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B3C00C" w14:textId="364DA1CD" w:rsidR="006412FE" w:rsidRPr="00A70651" w:rsidRDefault="006412FE" w:rsidP="00F0120A">
      <w:pPr>
        <w:spacing w:line="360" w:lineRule="auto"/>
        <w:rPr>
          <w:rFonts w:ascii="Times New Roman" w:hAnsi="Times New Roman" w:cs="Times New Roman"/>
          <w:b/>
          <w:bCs/>
          <w:sz w:val="28"/>
          <w:szCs w:val="32"/>
        </w:rPr>
      </w:pPr>
      <w:r w:rsidRPr="00A70651">
        <w:rPr>
          <w:rFonts w:ascii="Times New Roman" w:hAnsi="Times New Roman" w:cs="Times New Roman"/>
          <w:b/>
          <w:bCs/>
          <w:sz w:val="28"/>
          <w:szCs w:val="28"/>
        </w:rPr>
        <w:t xml:space="preserve">COMP6002 </w:t>
      </w:r>
      <w:r w:rsidR="00A976A3">
        <w:rPr>
          <w:rFonts w:ascii="Times New Roman" w:hAnsi="Times New Roman" w:cs="Times New Roman" w:hint="eastAsia"/>
          <w:b/>
          <w:bCs/>
          <w:sz w:val="28"/>
          <w:szCs w:val="28"/>
        </w:rPr>
        <w:t xml:space="preserve">Computer Science </w:t>
      </w:r>
      <w:r w:rsidRPr="00A70651">
        <w:rPr>
          <w:rFonts w:ascii="Times New Roman" w:hAnsi="Times New Roman" w:cs="Times New Roman"/>
          <w:b/>
          <w:bCs/>
          <w:sz w:val="28"/>
          <w:szCs w:val="28"/>
        </w:rPr>
        <w:t>Project Proposal</w:t>
      </w:r>
    </w:p>
    <w:p w14:paraId="3BF7ACAA" w14:textId="77777777" w:rsidR="006412FE" w:rsidRPr="00A70651" w:rsidRDefault="006412FE" w:rsidP="00F0120A">
      <w:pPr>
        <w:spacing w:line="360" w:lineRule="auto"/>
        <w:rPr>
          <w:rFonts w:ascii="Times New Roman" w:hAnsi="Times New Roman" w:cs="Times New Roman"/>
        </w:rPr>
      </w:pPr>
    </w:p>
    <w:p w14:paraId="4DAA02C0" w14:textId="77777777" w:rsidR="006412FE" w:rsidRPr="00A70651" w:rsidRDefault="006412FE" w:rsidP="00F0120A">
      <w:pPr>
        <w:spacing w:line="360" w:lineRule="auto"/>
        <w:rPr>
          <w:rFonts w:ascii="Times New Roman" w:hAnsi="Times New Roman" w:cs="Times New Roman"/>
        </w:rPr>
      </w:pPr>
    </w:p>
    <w:p w14:paraId="23F6FA57" w14:textId="77777777" w:rsidR="006412FE" w:rsidRPr="00A70651" w:rsidRDefault="006412FE" w:rsidP="00F0120A">
      <w:pPr>
        <w:spacing w:line="360" w:lineRule="auto"/>
        <w:rPr>
          <w:rFonts w:ascii="Times New Roman" w:hAnsi="Times New Roman" w:cs="Times New Roman"/>
        </w:rPr>
      </w:pPr>
    </w:p>
    <w:p w14:paraId="5F21E83B" w14:textId="77777777" w:rsidR="006412FE" w:rsidRPr="00A70651" w:rsidRDefault="006412FE" w:rsidP="00F0120A">
      <w:pPr>
        <w:spacing w:line="360" w:lineRule="auto"/>
        <w:rPr>
          <w:rFonts w:ascii="Times New Roman" w:hAnsi="Times New Roman" w:cs="Times New Roman"/>
        </w:rPr>
      </w:pPr>
    </w:p>
    <w:p w14:paraId="68DCAD1C" w14:textId="77777777" w:rsidR="006412FE" w:rsidRPr="00A70651" w:rsidRDefault="006412FE" w:rsidP="00F0120A">
      <w:pPr>
        <w:spacing w:line="360" w:lineRule="auto"/>
        <w:rPr>
          <w:rFonts w:ascii="Times New Roman" w:hAnsi="Times New Roman" w:cs="Times New Roman"/>
          <w:b/>
          <w:bCs/>
          <w:sz w:val="56"/>
          <w:szCs w:val="56"/>
        </w:rPr>
      </w:pPr>
      <w:r w:rsidRPr="00A70651">
        <w:rPr>
          <w:rFonts w:ascii="Times New Roman" w:hAnsi="Times New Roman" w:cs="Times New Roman"/>
          <w:b/>
          <w:bCs/>
          <w:sz w:val="56"/>
          <w:szCs w:val="56"/>
        </w:rPr>
        <w:t xml:space="preserve">From 2D to 3D: </w:t>
      </w:r>
    </w:p>
    <w:p w14:paraId="623851B9" w14:textId="77777777" w:rsidR="00264B7E" w:rsidRDefault="006412FE" w:rsidP="00F0120A">
      <w:pPr>
        <w:spacing w:line="360" w:lineRule="auto"/>
        <w:rPr>
          <w:rFonts w:ascii="Times New Roman" w:hAnsi="Times New Roman" w:cs="Times New Roman"/>
          <w:b/>
          <w:bCs/>
          <w:sz w:val="56"/>
          <w:szCs w:val="56"/>
        </w:rPr>
      </w:pPr>
      <w:r w:rsidRPr="00A70651">
        <w:rPr>
          <w:rFonts w:ascii="Times New Roman" w:hAnsi="Times New Roman" w:cs="Times New Roman"/>
          <w:b/>
          <w:bCs/>
          <w:sz w:val="56"/>
          <w:szCs w:val="56"/>
        </w:rPr>
        <w:t xml:space="preserve">Innovative Digital Reconstruction </w:t>
      </w:r>
    </w:p>
    <w:p w14:paraId="687914EC" w14:textId="4EDBD2F1" w:rsidR="006412FE" w:rsidRPr="00A70651" w:rsidRDefault="006412FE" w:rsidP="00F0120A">
      <w:pPr>
        <w:spacing w:line="360" w:lineRule="auto"/>
        <w:rPr>
          <w:rFonts w:ascii="Times New Roman" w:hAnsi="Times New Roman" w:cs="Times New Roman"/>
          <w:b/>
          <w:bCs/>
          <w:sz w:val="56"/>
          <w:szCs w:val="56"/>
        </w:rPr>
      </w:pPr>
      <w:r w:rsidRPr="00A70651">
        <w:rPr>
          <w:rFonts w:ascii="Times New Roman" w:hAnsi="Times New Roman" w:cs="Times New Roman"/>
          <w:b/>
          <w:bCs/>
          <w:sz w:val="56"/>
          <w:szCs w:val="56"/>
        </w:rPr>
        <w:t>in Civil Infrastructure</w:t>
      </w:r>
    </w:p>
    <w:p w14:paraId="7B4680D4" w14:textId="77777777" w:rsidR="006412FE" w:rsidRPr="00A70651" w:rsidRDefault="006412FE" w:rsidP="00F0120A">
      <w:pPr>
        <w:spacing w:line="360" w:lineRule="auto"/>
        <w:rPr>
          <w:rFonts w:ascii="Times New Roman" w:hAnsi="Times New Roman" w:cs="Times New Roman"/>
        </w:rPr>
      </w:pPr>
    </w:p>
    <w:p w14:paraId="7C659FCC" w14:textId="77777777" w:rsidR="006412FE" w:rsidRPr="00A70651" w:rsidRDefault="006412FE" w:rsidP="00F0120A">
      <w:pPr>
        <w:spacing w:line="360" w:lineRule="auto"/>
        <w:rPr>
          <w:rFonts w:ascii="Times New Roman" w:hAnsi="Times New Roman" w:cs="Times New Roman"/>
        </w:rPr>
      </w:pPr>
    </w:p>
    <w:p w14:paraId="04323545" w14:textId="77777777" w:rsidR="00F0120A" w:rsidRPr="00A70651" w:rsidRDefault="00F0120A" w:rsidP="00F0120A">
      <w:pPr>
        <w:spacing w:line="360" w:lineRule="auto"/>
        <w:rPr>
          <w:rFonts w:ascii="Times New Roman" w:hAnsi="Times New Roman" w:cs="Times New Roman"/>
        </w:rPr>
      </w:pPr>
    </w:p>
    <w:p w14:paraId="46749A90" w14:textId="77777777" w:rsidR="00F0120A" w:rsidRPr="00A70651" w:rsidRDefault="00F0120A" w:rsidP="00F0120A">
      <w:pPr>
        <w:spacing w:line="360" w:lineRule="auto"/>
        <w:rPr>
          <w:rFonts w:ascii="Times New Roman" w:hAnsi="Times New Roman" w:cs="Times New Roman"/>
        </w:rPr>
      </w:pPr>
    </w:p>
    <w:p w14:paraId="3F389226" w14:textId="77777777" w:rsidR="006412FE" w:rsidRPr="00A70651" w:rsidRDefault="006412FE" w:rsidP="00740591">
      <w:pPr>
        <w:spacing w:line="360" w:lineRule="auto"/>
        <w:rPr>
          <w:rFonts w:ascii="Times New Roman" w:hAnsi="Times New Roman" w:cs="Times New Roman"/>
        </w:rPr>
      </w:pPr>
    </w:p>
    <w:p w14:paraId="46076EFF" w14:textId="1D6977BA" w:rsidR="006412FE" w:rsidRPr="00A70651" w:rsidRDefault="006412FE" w:rsidP="00740591">
      <w:pPr>
        <w:spacing w:line="360" w:lineRule="auto"/>
        <w:rPr>
          <w:rFonts w:ascii="Times New Roman" w:hAnsi="Times New Roman" w:cs="Times New Roman"/>
          <w:sz w:val="24"/>
          <w:szCs w:val="28"/>
        </w:rPr>
      </w:pPr>
      <w:r w:rsidRPr="00A70651">
        <w:rPr>
          <w:rFonts w:ascii="Times New Roman" w:hAnsi="Times New Roman" w:cs="Times New Roman"/>
          <w:sz w:val="24"/>
          <w:szCs w:val="28"/>
        </w:rPr>
        <w:t>Group 14</w:t>
      </w:r>
    </w:p>
    <w:p w14:paraId="6E4A2578" w14:textId="784B8FA5" w:rsidR="006412FE" w:rsidRPr="00A70651" w:rsidRDefault="006412FE" w:rsidP="00740591">
      <w:pPr>
        <w:spacing w:line="360" w:lineRule="auto"/>
        <w:rPr>
          <w:rFonts w:ascii="Times New Roman" w:hAnsi="Times New Roman" w:cs="Times New Roman"/>
          <w:sz w:val="24"/>
          <w:szCs w:val="28"/>
        </w:rPr>
      </w:pPr>
      <w:r w:rsidRPr="00A70651">
        <w:rPr>
          <w:rFonts w:ascii="Times New Roman" w:hAnsi="Times New Roman" w:cs="Times New Roman"/>
          <w:sz w:val="24"/>
          <w:szCs w:val="28"/>
        </w:rPr>
        <w:t xml:space="preserve">Student Name: </w:t>
      </w:r>
      <w:proofErr w:type="spellStart"/>
      <w:r w:rsidRPr="00A70651">
        <w:rPr>
          <w:rFonts w:ascii="Times New Roman" w:hAnsi="Times New Roman" w:cs="Times New Roman"/>
          <w:sz w:val="24"/>
          <w:szCs w:val="28"/>
        </w:rPr>
        <w:t>Yingxue</w:t>
      </w:r>
      <w:proofErr w:type="spellEnd"/>
      <w:r w:rsidRPr="00A70651">
        <w:rPr>
          <w:rFonts w:ascii="Times New Roman" w:hAnsi="Times New Roman" w:cs="Times New Roman"/>
          <w:sz w:val="24"/>
          <w:szCs w:val="28"/>
        </w:rPr>
        <w:t xml:space="preserve"> Zhang</w:t>
      </w:r>
    </w:p>
    <w:p w14:paraId="01E4E19E" w14:textId="45EDBB6F" w:rsidR="006412FE" w:rsidRDefault="006412FE" w:rsidP="00740591">
      <w:pPr>
        <w:spacing w:line="360" w:lineRule="auto"/>
        <w:rPr>
          <w:rFonts w:ascii="Times New Roman" w:hAnsi="Times New Roman" w:cs="Times New Roman"/>
          <w:sz w:val="24"/>
          <w:szCs w:val="28"/>
        </w:rPr>
      </w:pPr>
      <w:r w:rsidRPr="00A70651">
        <w:rPr>
          <w:rFonts w:ascii="Times New Roman" w:hAnsi="Times New Roman" w:cs="Times New Roman"/>
          <w:sz w:val="24"/>
          <w:szCs w:val="28"/>
        </w:rPr>
        <w:t>Student ID: 21653304</w:t>
      </w:r>
    </w:p>
    <w:p w14:paraId="03B3FE60" w14:textId="5A3389CE" w:rsidR="00A976A3" w:rsidRPr="00A70651" w:rsidRDefault="00A976A3" w:rsidP="00740591">
      <w:pPr>
        <w:spacing w:line="360" w:lineRule="auto"/>
        <w:rPr>
          <w:rFonts w:ascii="Times New Roman" w:hAnsi="Times New Roman" w:cs="Times New Roman"/>
          <w:sz w:val="24"/>
          <w:szCs w:val="28"/>
        </w:rPr>
      </w:pPr>
      <w:r>
        <w:rPr>
          <w:rFonts w:ascii="Times New Roman" w:hAnsi="Times New Roman" w:cs="Times New Roman" w:hint="eastAsia"/>
          <w:sz w:val="24"/>
          <w:szCs w:val="28"/>
        </w:rPr>
        <w:t>Supervisor</w:t>
      </w:r>
      <w:r>
        <w:rPr>
          <w:rFonts w:ascii="Times New Roman" w:hAnsi="Times New Roman" w:cs="Times New Roman" w:hint="eastAsia"/>
          <w:sz w:val="24"/>
          <w:szCs w:val="28"/>
        </w:rPr>
        <w:t>：</w:t>
      </w:r>
      <w:r>
        <w:rPr>
          <w:rFonts w:ascii="Times New Roman" w:hAnsi="Times New Roman" w:cs="Times New Roman" w:hint="eastAsia"/>
          <w:sz w:val="24"/>
          <w:szCs w:val="28"/>
        </w:rPr>
        <w:t xml:space="preserve"> Pro</w:t>
      </w:r>
      <w:r w:rsidR="0020268B">
        <w:rPr>
          <w:rFonts w:ascii="Times New Roman" w:hAnsi="Times New Roman" w:cs="Times New Roman" w:hint="eastAsia"/>
          <w:sz w:val="24"/>
          <w:szCs w:val="28"/>
        </w:rPr>
        <w:t>f</w:t>
      </w:r>
      <w:r>
        <w:rPr>
          <w:rFonts w:ascii="Times New Roman" w:hAnsi="Times New Roman" w:cs="Times New Roman" w:hint="eastAsia"/>
          <w:sz w:val="24"/>
          <w:szCs w:val="28"/>
        </w:rPr>
        <w:t xml:space="preserve">. Ling Li, Dr. </w:t>
      </w:r>
      <w:proofErr w:type="spellStart"/>
      <w:r>
        <w:rPr>
          <w:rFonts w:ascii="Times New Roman" w:hAnsi="Times New Roman" w:cs="Times New Roman" w:hint="eastAsia"/>
          <w:sz w:val="24"/>
          <w:szCs w:val="28"/>
        </w:rPr>
        <w:t>Senjian</w:t>
      </w:r>
      <w:proofErr w:type="spellEnd"/>
      <w:r>
        <w:rPr>
          <w:rFonts w:ascii="Times New Roman" w:hAnsi="Times New Roman" w:cs="Times New Roman" w:hint="eastAsia"/>
          <w:sz w:val="24"/>
          <w:szCs w:val="28"/>
        </w:rPr>
        <w:t xml:space="preserve"> An</w:t>
      </w:r>
    </w:p>
    <w:p w14:paraId="764908E6" w14:textId="3047D744" w:rsidR="006412FE" w:rsidRPr="00A70651" w:rsidRDefault="006412FE" w:rsidP="00F0120A">
      <w:pPr>
        <w:spacing w:line="360" w:lineRule="auto"/>
        <w:rPr>
          <w:rFonts w:ascii="Times New Roman" w:hAnsi="Times New Roman" w:cs="Times New Roman"/>
          <w:noProof/>
        </w:rPr>
      </w:pPr>
    </w:p>
    <w:p w14:paraId="5E12FF5A" w14:textId="77777777" w:rsidR="002B2236" w:rsidRPr="00A70651" w:rsidRDefault="002B2236" w:rsidP="00F0120A">
      <w:pPr>
        <w:spacing w:line="360" w:lineRule="auto"/>
        <w:rPr>
          <w:rFonts w:ascii="Times New Roman" w:hAnsi="Times New Roman" w:cs="Times New Roman"/>
        </w:rPr>
        <w:sectPr w:rsidR="002B2236" w:rsidRPr="00A70651" w:rsidSect="000B6D07">
          <w:pgSz w:w="11906" w:h="16838"/>
          <w:pgMar w:top="1440" w:right="1080" w:bottom="1440" w:left="1080" w:header="851" w:footer="992" w:gutter="0"/>
          <w:cols w:space="425"/>
          <w:docGrid w:type="lines" w:linePitch="312"/>
        </w:sectPr>
      </w:pPr>
    </w:p>
    <w:p w14:paraId="7C8CDC2B" w14:textId="283A8BDE" w:rsidR="000C321A" w:rsidRPr="00A70651" w:rsidRDefault="000C321A" w:rsidP="00F0120A">
      <w:pPr>
        <w:spacing w:line="360" w:lineRule="auto"/>
        <w:outlineLvl w:val="0"/>
        <w:rPr>
          <w:rFonts w:ascii="Times New Roman" w:hAnsi="Times New Roman" w:cs="Times New Roman"/>
          <w:b/>
          <w:bCs/>
          <w:sz w:val="28"/>
          <w:szCs w:val="28"/>
        </w:rPr>
      </w:pPr>
      <w:r w:rsidRPr="00A70651">
        <w:rPr>
          <w:rFonts w:ascii="Times New Roman" w:hAnsi="Times New Roman" w:cs="Times New Roman"/>
          <w:b/>
          <w:bCs/>
          <w:sz w:val="28"/>
          <w:szCs w:val="28"/>
        </w:rPr>
        <w:lastRenderedPageBreak/>
        <w:t>1. Introduction</w:t>
      </w:r>
    </w:p>
    <w:p w14:paraId="51F6EF1D" w14:textId="12EC0E5F" w:rsidR="000C321A" w:rsidRPr="00A70651" w:rsidRDefault="000C321A" w:rsidP="00F0120A">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1.1 Background</w:t>
      </w:r>
    </w:p>
    <w:p w14:paraId="465F7299" w14:textId="50BB8625" w:rsidR="00A41821" w:rsidRPr="00A70651" w:rsidRDefault="00A41821" w:rsidP="00F0120A">
      <w:pPr>
        <w:spacing w:line="360" w:lineRule="auto"/>
        <w:rPr>
          <w:rFonts w:ascii="Times New Roman" w:hAnsi="Times New Roman" w:cs="Times New Roman"/>
          <w:sz w:val="24"/>
        </w:rPr>
      </w:pPr>
      <w:r w:rsidRPr="00A70651">
        <w:rPr>
          <w:rFonts w:ascii="Times New Roman" w:hAnsi="Times New Roman" w:cs="Times New Roman"/>
          <w:sz w:val="24"/>
        </w:rPr>
        <w:t>3D reconstruction is a technical process</w:t>
      </w:r>
      <w:r w:rsidR="007E77D7" w:rsidRPr="00A70651">
        <w:rPr>
          <w:rFonts w:ascii="Times New Roman" w:hAnsi="Times New Roman" w:cs="Times New Roman"/>
          <w:sz w:val="24"/>
        </w:rPr>
        <w:t xml:space="preserve"> of building three-dimensional digital models of real objects or scenes, typically referring to the generation of 3D models from 3D images</w:t>
      </w:r>
      <w:r w:rsidR="000431CD" w:rsidRPr="00A70651">
        <w:rPr>
          <w:rFonts w:ascii="Times New Roman" w:hAnsi="Times New Roman" w:cs="Times New Roman"/>
          <w:sz w:val="24"/>
        </w:rPr>
        <w:fldChar w:fldCharType="begin"/>
      </w:r>
      <w:r w:rsidR="000431CD" w:rsidRPr="00A70651">
        <w:rPr>
          <w:rFonts w:ascii="Times New Roman" w:hAnsi="Times New Roman" w:cs="Times New Roman"/>
          <w:sz w:val="24"/>
        </w:rPr>
        <w:instrText xml:space="preserve"> ADDIN ZOTERO_ITEM CSL_CITATION {"citationID":"WgGEWemS","properties":{"formattedCitation":"(\\uc0\\u8216{}3D Reconstruction\\uc0\\u8217{} 2023; \\uc0\\u8216{}3-D Reconstruction - Latest Research and News | Nature\\uc0\\u8217{}, n.d.-a)","plainCitation":"(‘3D Reconstruction’ 2023; ‘3-D Reconstruction - Latest Research and News | Nature’, n.d.-a)","noteIndex":0},"citationItems":[{"id":2550,"uris":["http://zotero.org/users/12193767/items/X5DWH2HL"],"itemData":{"id":2550,"type":"entry-encyclopedia","abstract":"In computer vision and computer graphics, 3D reconstruction is the process of capturing the shape and appearance of real objects.\nThis process can be accomplished either by active or passive methods. If the model is allowed to change its shape in time, this is referred to as non-rigid or spatio-temporal reconstruction.","container-title":"Wikipedia","language":"en","license":"Creative Commons Attribution-ShareAlike License","note":"Page Version ID: 1192066416","source":"Wikipedia","title":"3D reconstruction","URL":"https://en.wikipedia.org/w/index.php?title=3D_reconstruction&amp;oldid=1192066416","accessed":{"date-parts":[["2024",4,4]]},"issued":{"date-parts":[["2023",12,27]]}}},{"id":"AeBMUJx7/JJX8dt9u","uris":["http://zotero.org/users/12193767/items/24C6LU3X"],"itemData":{"id":"AeBMUJx7/JJX8dt9u","type":"webpage","language":"en","title":"3-D reconstruction - Latest research and news | Nature","URL":"https://www.nature.com/subjects/3d-reconstruction","accessed":{"date-parts":[["2024",4,4]]}}}],"schema":"https://github.com/citation-style-language/schema/raw/master/csl-citation.json"} </w:instrText>
      </w:r>
      <w:r w:rsidR="000431CD" w:rsidRPr="00A70651">
        <w:rPr>
          <w:rFonts w:ascii="Times New Roman" w:hAnsi="Times New Roman" w:cs="Times New Roman"/>
          <w:sz w:val="24"/>
        </w:rPr>
        <w:fldChar w:fldCharType="separate"/>
      </w:r>
      <w:r w:rsidR="000431CD" w:rsidRPr="00A70651">
        <w:rPr>
          <w:rFonts w:ascii="Times New Roman" w:hAnsi="Times New Roman" w:cs="Times New Roman"/>
          <w:kern w:val="0"/>
          <w:sz w:val="24"/>
        </w:rPr>
        <w:t>(‘3D Reconstruction’ 2023; ‘3-D Reconstruction - Latest Research and News | Nature’, n.d.-a)</w:t>
      </w:r>
      <w:r w:rsidR="000431CD" w:rsidRPr="00A70651">
        <w:rPr>
          <w:rFonts w:ascii="Times New Roman" w:hAnsi="Times New Roman" w:cs="Times New Roman"/>
          <w:sz w:val="24"/>
        </w:rPr>
        <w:fldChar w:fldCharType="end"/>
      </w:r>
      <w:r w:rsidR="007E77D7" w:rsidRPr="00A70651">
        <w:rPr>
          <w:rFonts w:ascii="Times New Roman" w:hAnsi="Times New Roman" w:cs="Times New Roman"/>
          <w:sz w:val="24"/>
        </w:rPr>
        <w:t>.</w:t>
      </w:r>
      <w:r w:rsidR="000431CD" w:rsidRPr="00A70651">
        <w:rPr>
          <w:rFonts w:ascii="Times New Roman" w:hAnsi="Times New Roman" w:cs="Times New Roman"/>
          <w:sz w:val="24"/>
        </w:rPr>
        <w:t xml:space="preserve"> </w:t>
      </w:r>
      <w:r w:rsidR="009F35F6" w:rsidRPr="00A70651">
        <w:rPr>
          <w:rFonts w:ascii="Times New Roman" w:hAnsi="Times New Roman" w:cs="Times New Roman"/>
          <w:sz w:val="24"/>
        </w:rPr>
        <w:t xml:space="preserve">The 3D models created by 3D reconstruction are </w:t>
      </w:r>
      <w:r w:rsidR="00B7717D" w:rsidRPr="00A70651">
        <w:rPr>
          <w:rFonts w:ascii="Times New Roman" w:hAnsi="Times New Roman" w:cs="Times New Roman"/>
          <w:sz w:val="24"/>
        </w:rPr>
        <w:t>mathematical representations suitable for computer processing and manipulation. The entire process of generating a 3D model involves many</w:t>
      </w:r>
      <w:r w:rsidR="00064C0C" w:rsidRPr="00A70651">
        <w:rPr>
          <w:rFonts w:ascii="Times New Roman" w:hAnsi="Times New Roman" w:cs="Times New Roman"/>
          <w:sz w:val="24"/>
        </w:rPr>
        <w:t xml:space="preserve"> step</w:t>
      </w:r>
      <w:r w:rsidR="00B7717D" w:rsidRPr="00A70651">
        <w:rPr>
          <w:rFonts w:ascii="Times New Roman" w:hAnsi="Times New Roman" w:cs="Times New Roman"/>
          <w:sz w:val="24"/>
        </w:rPr>
        <w:t>s, including image acquisition, camera calibration, feature extraction, stereo correspondence, and restoration</w:t>
      </w:r>
      <w:r w:rsidR="00B7717D" w:rsidRPr="00A70651">
        <w:rPr>
          <w:rFonts w:ascii="Times New Roman" w:hAnsi="Times New Roman" w:cs="Times New Roman"/>
          <w:sz w:val="24"/>
        </w:rPr>
        <w:fldChar w:fldCharType="begin"/>
      </w:r>
      <w:r w:rsidR="00B7717D" w:rsidRPr="00A70651">
        <w:rPr>
          <w:rFonts w:ascii="Times New Roman" w:hAnsi="Times New Roman" w:cs="Times New Roman"/>
          <w:sz w:val="24"/>
        </w:rPr>
        <w:instrText xml:space="preserve"> ADDIN ZOTERO_ITEM CSL_CITATION {"citationID":"Om56XDoo","properties":{"formattedCitation":"(\\uc0\\u8216{}3D Reconstruction\\uc0\\u8217{} 2023)","plainCitation":"(‘3D Reconstruction’ 2023)","noteIndex":0},"citationItems":[{"id":2550,"uris":["http://zotero.org/users/12193767/items/X5DWH2HL"],"itemData":{"id":2550,"type":"entry-encyclopedia","abstract":"In computer vision and computer graphics, 3D reconstruction is the process of capturing the shape and appearance of real objects.\nThis process can be accomplished either by active or passive methods. If the model is allowed to change its shape in time, this is referred to as non-rigid or spatio-temporal reconstruction.","container-title":"Wikipedia","language":"en","license":"Creative Commons Attribution-ShareAlike License","note":"Page Version ID: 1192066416","source":"Wikipedia","title":"3D reconstruction","URL":"https://en.wikipedia.org/w/index.php?title=3D_reconstruction&amp;oldid=1192066416","accessed":{"date-parts":[["2024",4,4]]},"issued":{"date-parts":[["2023",12,27]]}}}],"schema":"https://github.com/citation-style-language/schema/raw/master/csl-citation.json"} </w:instrText>
      </w:r>
      <w:r w:rsidR="00B7717D" w:rsidRPr="00A70651">
        <w:rPr>
          <w:rFonts w:ascii="Times New Roman" w:hAnsi="Times New Roman" w:cs="Times New Roman"/>
          <w:sz w:val="24"/>
        </w:rPr>
        <w:fldChar w:fldCharType="separate"/>
      </w:r>
      <w:r w:rsidR="00B7717D" w:rsidRPr="00A70651">
        <w:rPr>
          <w:rFonts w:ascii="Times New Roman" w:hAnsi="Times New Roman" w:cs="Times New Roman"/>
          <w:kern w:val="0"/>
          <w:sz w:val="24"/>
        </w:rPr>
        <w:t>(‘3D Reconstruction’ 2023)</w:t>
      </w:r>
      <w:r w:rsidR="00B7717D" w:rsidRPr="00A70651">
        <w:rPr>
          <w:rFonts w:ascii="Times New Roman" w:hAnsi="Times New Roman" w:cs="Times New Roman"/>
          <w:sz w:val="24"/>
        </w:rPr>
        <w:fldChar w:fldCharType="end"/>
      </w:r>
      <w:r w:rsidR="00B7717D" w:rsidRPr="00A70651">
        <w:rPr>
          <w:rFonts w:ascii="Times New Roman" w:hAnsi="Times New Roman" w:cs="Times New Roman"/>
          <w:sz w:val="24"/>
        </w:rPr>
        <w:t>. There are four conventional</w:t>
      </w:r>
      <w:r w:rsidR="005615D0">
        <w:rPr>
          <w:rFonts w:ascii="Times New Roman" w:hAnsi="Times New Roman" w:cs="Times New Roman" w:hint="eastAsia"/>
          <w:sz w:val="24"/>
        </w:rPr>
        <w:t xml:space="preserve"> data format</w:t>
      </w:r>
      <w:r w:rsidR="00B7717D" w:rsidRPr="00A70651">
        <w:rPr>
          <w:rFonts w:ascii="Times New Roman" w:hAnsi="Times New Roman" w:cs="Times New Roman"/>
          <w:sz w:val="24"/>
        </w:rPr>
        <w:t xml:space="preserve">s </w:t>
      </w:r>
      <w:r w:rsidR="005615D0">
        <w:rPr>
          <w:rFonts w:ascii="Times New Roman" w:hAnsi="Times New Roman" w:cs="Times New Roman"/>
          <w:sz w:val="24"/>
        </w:rPr>
        <w:t>for</w:t>
      </w:r>
      <w:r w:rsidR="00B7717D" w:rsidRPr="00A70651">
        <w:rPr>
          <w:rFonts w:ascii="Times New Roman" w:hAnsi="Times New Roman" w:cs="Times New Roman"/>
          <w:sz w:val="24"/>
        </w:rPr>
        <w:t xml:space="preserve"> representing</w:t>
      </w:r>
      <w:r w:rsidR="005615D0">
        <w:rPr>
          <w:rFonts w:ascii="Times New Roman" w:hAnsi="Times New Roman" w:cs="Times New Roman" w:hint="eastAsia"/>
          <w:sz w:val="24"/>
        </w:rPr>
        <w:t xml:space="preserve"> </w:t>
      </w:r>
      <w:r w:rsidR="00B7717D" w:rsidRPr="00A70651">
        <w:rPr>
          <w:rFonts w:ascii="Times New Roman" w:hAnsi="Times New Roman" w:cs="Times New Roman"/>
          <w:sz w:val="24"/>
        </w:rPr>
        <w:t>3D reconstruction</w:t>
      </w:r>
      <w:r w:rsidR="005615D0">
        <w:rPr>
          <w:rFonts w:ascii="Times New Roman" w:hAnsi="Times New Roman" w:cs="Times New Roman" w:hint="eastAsia"/>
          <w:sz w:val="24"/>
        </w:rPr>
        <w:t xml:space="preserve"> </w:t>
      </w:r>
      <w:r w:rsidR="00204539">
        <w:rPr>
          <w:rFonts w:ascii="Times New Roman" w:hAnsi="Times New Roman" w:cs="Times New Roman"/>
          <w:sz w:val="24"/>
        </w:rPr>
        <w:t>models</w:t>
      </w:r>
      <w:r w:rsidR="00B7717D" w:rsidRPr="00A70651">
        <w:rPr>
          <w:rFonts w:ascii="Times New Roman" w:hAnsi="Times New Roman" w:cs="Times New Roman"/>
          <w:sz w:val="24"/>
        </w:rPr>
        <w:t>: depth map, point cloud, voxel, and mesh</w:t>
      </w:r>
      <w:r w:rsidR="00B9152A">
        <w:rPr>
          <w:rFonts w:ascii="Times New Roman" w:hAnsi="Times New Roman" w:cs="Times New Roman"/>
          <w:sz w:val="24"/>
        </w:rPr>
        <w:fldChar w:fldCharType="begin"/>
      </w:r>
      <w:r w:rsidR="00204539">
        <w:rPr>
          <w:rFonts w:ascii="Times New Roman" w:hAnsi="Times New Roman" w:cs="Times New Roman"/>
          <w:sz w:val="24"/>
        </w:rPr>
        <w:instrText xml:space="preserve"> ADDIN ZOTERO_ITEM CSL_CITATION {"citationID":"k9W0sNWZ","properties":{"formattedCitation":"(Xu, Tong, and Stilla 2021)","plainCitation":"(Xu, Tong, and Stilla 2021)","noteIndex":0},"citationItems":[{"id":2575,"uris":["http://zotero.org/users/12193767/items/XVPJTL8J"],"itemData":{"id":2575,"type":"article-journal","abstract":"Point clouds acquired through laser scanning and stereo vision techniques have been applied in a wide range of applications, proving to be optimal sources for mapping 3D urban scenes. Point clouds provide 3D spatial coordinates of geometric surfaces, describing the real 3D world with both geometric information and attributes. However, unlike 2D images, raw point clouds are usually unstructured and contain no semantic, geometric, or topological information of objects. This lack of an adequate data structure is a bottleneck for the pre-processing or further application of raw point clouds. Thus, it is generally necessary to organize and structure the 3D discrete points into a higher-level representation, such as voxels. Using voxels to represent discrete points is a common and effective way to organize and structure 3D point clouds. Voxels, similar to pixels in an image, are abstracted 3D units with pre-defined volumes, positions, and attributes, which can be used to structurally represent discrete points in a topologically explicit and information-rich manner. Although methods and algorithms for point clouds in various fields have been frequently reported throughout the last decade, there have been very few reviews summarizing and discussing the voxel-based representation of 3D point clouds in urban scenarios. Therefore, this paper aims to conduct a thorough review of the state-of-the-art methods and applications of voxel-based point cloud representations from a collection of papers in the recent decade. In particular, we focus on the creation and utilization of voxels, as well as the strengths and weaknesses of various methods using voxels. Moreover, we also provide an analysis of the potential of using voxel-based representations in the construction industry. Finally, we provide recommendations on future research directions regarding the future tendency of the voxel-based point cloud representations and its improvements.","container-title":"Automation in Construction","DOI":"10.1016/j.autcon.2021.103675","ISSN":"0926-5805","journalAbbreviation":"Automation in Construction","language":"en","page":"103675","source":"ScienceDirect","title":"Voxel-based representation of 3D point clouds: Methods, applications, and its potential use in the construction industry","title-short":"Voxel-based representation of 3D point clouds","volume":"126","author":[{"family":"Xu","given":"Yusheng"},{"family":"Tong","given":"Xiaohua"},{"family":"Stilla","given":"Uwe"}],"issued":{"date-parts":[["2021",6,1]]}}}],"schema":"https://github.com/citation-style-language/schema/raw/master/csl-citation.json"} </w:instrText>
      </w:r>
      <w:r w:rsidR="00B9152A">
        <w:rPr>
          <w:rFonts w:ascii="Times New Roman" w:hAnsi="Times New Roman" w:cs="Times New Roman"/>
          <w:sz w:val="24"/>
        </w:rPr>
        <w:fldChar w:fldCharType="separate"/>
      </w:r>
      <w:r w:rsidR="00204539" w:rsidRPr="00204539">
        <w:rPr>
          <w:rFonts w:ascii="Times New Roman" w:hAnsi="Times New Roman" w:cs="Times New Roman"/>
          <w:sz w:val="24"/>
        </w:rPr>
        <w:t>(Xu, Tong, and Stilla 2021)</w:t>
      </w:r>
      <w:r w:rsidR="00B9152A">
        <w:rPr>
          <w:rFonts w:ascii="Times New Roman" w:hAnsi="Times New Roman" w:cs="Times New Roman"/>
          <w:sz w:val="24"/>
        </w:rPr>
        <w:fldChar w:fldCharType="end"/>
      </w:r>
      <w:r w:rsidR="00B7717D" w:rsidRPr="00A70651">
        <w:rPr>
          <w:rFonts w:ascii="Times New Roman" w:hAnsi="Times New Roman" w:cs="Times New Roman"/>
          <w:sz w:val="24"/>
        </w:rPr>
        <w:t>.</w:t>
      </w:r>
      <w:r w:rsidR="00BE4A01" w:rsidRPr="00A70651">
        <w:rPr>
          <w:rFonts w:ascii="Times New Roman" w:hAnsi="Times New Roman" w:cs="Times New Roman"/>
          <w:sz w:val="24"/>
        </w:rPr>
        <w:t xml:space="preserve"> Among these, </w:t>
      </w:r>
      <w:r w:rsidR="00751514" w:rsidRPr="00A70651">
        <w:rPr>
          <w:rFonts w:ascii="Times New Roman" w:hAnsi="Times New Roman" w:cs="Times New Roman"/>
          <w:sz w:val="24"/>
        </w:rPr>
        <w:t xml:space="preserve">the </w:t>
      </w:r>
      <w:r w:rsidR="00BE4A01" w:rsidRPr="00A70651">
        <w:rPr>
          <w:rFonts w:ascii="Times New Roman" w:hAnsi="Times New Roman" w:cs="Times New Roman"/>
          <w:sz w:val="24"/>
        </w:rPr>
        <w:t>point cloud is a</w:t>
      </w:r>
      <w:r w:rsidR="00064C0C" w:rsidRPr="00A70651">
        <w:rPr>
          <w:rFonts w:ascii="Times New Roman" w:hAnsi="Times New Roman" w:cs="Times New Roman"/>
          <w:sz w:val="24"/>
        </w:rPr>
        <w:t xml:space="preserve"> </w:t>
      </w:r>
      <w:r w:rsidR="00BE4A01" w:rsidRPr="00A70651">
        <w:rPr>
          <w:rFonts w:ascii="Times New Roman" w:hAnsi="Times New Roman" w:cs="Times New Roman"/>
          <w:sz w:val="24"/>
        </w:rPr>
        <w:t xml:space="preserve">collection of </w:t>
      </w:r>
      <w:r w:rsidR="00064C0C" w:rsidRPr="00A70651">
        <w:rPr>
          <w:rFonts w:ascii="Times New Roman" w:hAnsi="Times New Roman" w:cs="Times New Roman"/>
          <w:sz w:val="24"/>
        </w:rPr>
        <w:t>data points representing the exterior surface of a 3D object or scene</w:t>
      </w:r>
      <w:r w:rsidR="003745BB">
        <w:rPr>
          <w:rFonts w:ascii="Times New Roman" w:hAnsi="Times New Roman" w:cs="Times New Roman"/>
          <w:sz w:val="24"/>
        </w:rPr>
        <w:fldChar w:fldCharType="begin"/>
      </w:r>
      <w:r w:rsidR="003745BB">
        <w:rPr>
          <w:rFonts w:ascii="Times New Roman" w:hAnsi="Times New Roman" w:cs="Times New Roman"/>
          <w:sz w:val="24"/>
        </w:rPr>
        <w:instrText xml:space="preserve"> ADDIN ZOTERO_ITEM CSL_CITATION {"citationID":"xfJ0MDg8","properties":{"formattedCitation":"(Remondino 2003)","plainCitation":"(Remondino 2003)","noteIndex":0},"citationItems":[{"id":2582,"uris":["http://zotero.org/users/12193767/items/655LW88I"],"itemData":{"id":2582,"type":"paper-conference","abstract":"In this paper we address all the problems and solutions of converting a measured point cloud into a realistic 3D polygonal model thatcan satisfy high modeling and visualization demands. Close range photogrammetry deals since many years with manual or automaticimage measurements. Now 3D scanners are also becoming a standard source for input data in many application areas, providing formillions  of  points.  As  a  consequence,  the  problem  of  generating  high  quality  polygonal  meshes  of  objects  from  unorganized  pointclouds  is  receiving  more  and  more  attention.  After  reviewing  the  different  3D  shape  techniques  for  surface  reconstruction,  we  willreport  the  full  process  of  converting  a  usually  unstructured  point  cloud  into  a  consistent  polygonal  model.  Some  triangulationalgorithms, modeling methods and visualization techniques are also described and different examples are presented.","container-title":"International Archives of the Photogrammetry, Remote Sensing and Spatial Information Sciences","DOI":"10.3929/ethz-a-004655782","event-title":"ISPRS WG V/6 Workshop \"Visualization and Animation of Reality-based 3D Models\"","language":"en","license":"http://creativecommons.org/licenses/by/3.0/","note":"Accepted: 2019-10-10T06:37:00Z\nISSN: 1682-1750","publisher":"ISPRS","source":"www.research-collection.ethz.ch","title":"From point cloud to surface: the modeling and visualization problem","title-short":"From point cloud to surface","URL":"https://www.research-collection.ethz.ch/handle/20.500.11850/369698","volume":"XXXIV-5/W10","author":[{"family":"Remondino","given":"Fabio"}],"accessed":{"date-parts":[["2024",4,6]]},"issued":{"date-parts":[["2003"]]}}}],"schema":"https://github.com/citation-style-language/schema/raw/master/csl-citation.json"} </w:instrText>
      </w:r>
      <w:r w:rsidR="003745BB">
        <w:rPr>
          <w:rFonts w:ascii="Times New Roman" w:hAnsi="Times New Roman" w:cs="Times New Roman"/>
          <w:sz w:val="24"/>
        </w:rPr>
        <w:fldChar w:fldCharType="separate"/>
      </w:r>
      <w:r w:rsidR="003745BB" w:rsidRPr="003745BB">
        <w:rPr>
          <w:rFonts w:ascii="Times New Roman" w:hAnsi="Times New Roman" w:cs="Times New Roman"/>
          <w:sz w:val="24"/>
        </w:rPr>
        <w:t>(Remondino 2003)</w:t>
      </w:r>
      <w:r w:rsidR="003745BB">
        <w:rPr>
          <w:rFonts w:ascii="Times New Roman" w:hAnsi="Times New Roman" w:cs="Times New Roman"/>
          <w:sz w:val="24"/>
        </w:rPr>
        <w:fldChar w:fldCharType="end"/>
      </w:r>
      <w:r w:rsidR="00064C0C" w:rsidRPr="00A70651">
        <w:rPr>
          <w:rFonts w:ascii="Times New Roman" w:hAnsi="Times New Roman" w:cs="Times New Roman"/>
          <w:sz w:val="24"/>
        </w:rPr>
        <w:t>.</w:t>
      </w:r>
      <w:r w:rsidR="00CD01CD" w:rsidRPr="00A70651">
        <w:rPr>
          <w:rFonts w:ascii="Times New Roman" w:hAnsi="Times New Roman" w:cs="Times New Roman"/>
          <w:sz w:val="24"/>
        </w:rPr>
        <w:t xml:space="preserve"> Relative to other forms of representation, it offers greater directness and simplicity, as well as being easier to acquire and process, with strong flexibility. Therefore, the point cloud is the most fundamental form of expression in 3D reconstruction</w:t>
      </w:r>
      <w:r w:rsidR="00CD01CD" w:rsidRPr="00A70651">
        <w:rPr>
          <w:rFonts w:ascii="Times New Roman" w:hAnsi="Times New Roman" w:cs="Times New Roman"/>
          <w:sz w:val="24"/>
        </w:rPr>
        <w:fldChar w:fldCharType="begin"/>
      </w:r>
      <w:r w:rsidR="00241AE3">
        <w:rPr>
          <w:rFonts w:ascii="Times New Roman" w:hAnsi="Times New Roman" w:cs="Times New Roman"/>
          <w:sz w:val="24"/>
        </w:rPr>
        <w:instrText xml:space="preserve"> ADDIN ZOTERO_ITEM CSL_CITATION {"citationID":"lXFjaNkf","properties":{"formattedCitation":"(Z. Ma and Liu 2018)","plainCitation":"(Z. Ma and Liu 2018)","noteIndex":0},"citationItems":[{"id":2025,"uris":["http://zotero.org/users/12193767/items/TIGUYR2K"],"itemData":{"id":2025,"type":"article-journal","abstract":"Three-dimensional (3D) reconstruction techniques have been used to obtain the 3D representations of objects in civil engineering in the form of point cloud models, mesh models and geometric models more often than ever, among which, point cloud models are the basis. In order to clarify the status quo of the research and application of the techniques in civil engineering, literature retrieval is implemented by using major literature databases in the world and the result is summarized by analyzing the abstracts or the full papers when required. First, the research methodology is introduced, and the framework of 3D reconstruction techniques is established. Second, 3D reconstruction techniques for generating point clouds and processing point clouds along with the corresponding algorithms and methods are reviewed respectively. Third, their applications in reconstructing and managing construction sites and reconstructing pipelines of Mechanical, Electrical and Plumbing (MEP) systems, are presented as typical examples, and the achievements are highlighted. Finally, the challenges are discussed and the key research directions to be addressed in the future are proposed. This paper contributes to the knowledge body of 3D reconstruction in two aspects, i.e. summarizing systematically the up-to-date achievements and challenges for the applications of 3D reconstruction techniques in civil engineering, and proposing key future research directions to be addressed in the field.","container-title":"Advanced Engineering Informatics","DOI":"10.1016/j.aei.2018.05.005","ISSN":"1474-0346","journalAbbreviation":"Advanced Engineering Informatics","language":"en","page":"163-174","source":"ScienceDirect","title":"A review of 3D reconstruction techniques in civil engineering and their applications","volume":"37","author":[{"family":"Ma","given":"Zhiliang"},{"family":"Liu","given":"Shilong"}],"issued":{"date-parts":[["2018",8,1]]}}}],"schema":"https://github.com/citation-style-language/schema/raw/master/csl-citation.json"} </w:instrText>
      </w:r>
      <w:r w:rsidR="00CD01CD" w:rsidRPr="00A70651">
        <w:rPr>
          <w:rFonts w:ascii="Times New Roman" w:hAnsi="Times New Roman" w:cs="Times New Roman"/>
          <w:sz w:val="24"/>
        </w:rPr>
        <w:fldChar w:fldCharType="separate"/>
      </w:r>
      <w:r w:rsidR="00241AE3" w:rsidRPr="00241AE3">
        <w:rPr>
          <w:rFonts w:ascii="Times New Roman" w:hAnsi="Times New Roman" w:cs="Times New Roman"/>
          <w:sz w:val="24"/>
        </w:rPr>
        <w:t>(Z. Ma and Liu 2018)</w:t>
      </w:r>
      <w:r w:rsidR="00CD01CD" w:rsidRPr="00A70651">
        <w:rPr>
          <w:rFonts w:ascii="Times New Roman" w:hAnsi="Times New Roman" w:cs="Times New Roman"/>
          <w:sz w:val="24"/>
        </w:rPr>
        <w:fldChar w:fldCharType="end"/>
      </w:r>
      <w:r w:rsidR="00CD01CD" w:rsidRPr="00A70651">
        <w:rPr>
          <w:rFonts w:ascii="Times New Roman" w:hAnsi="Times New Roman" w:cs="Times New Roman"/>
          <w:sz w:val="24"/>
        </w:rPr>
        <w:t xml:space="preserve"> and has a wide range of applications</w:t>
      </w:r>
      <w:r w:rsidR="00150D27">
        <w:rPr>
          <w:rFonts w:ascii="Times New Roman" w:hAnsi="Times New Roman" w:cs="Times New Roman"/>
          <w:sz w:val="24"/>
        </w:rPr>
        <w:fldChar w:fldCharType="begin"/>
      </w:r>
      <w:r w:rsidR="001B540D">
        <w:rPr>
          <w:rFonts w:ascii="Times New Roman" w:hAnsi="Times New Roman" w:cs="Times New Roman"/>
          <w:sz w:val="24"/>
        </w:rPr>
        <w:instrText xml:space="preserve"> ADDIN ZOTERO_ITEM CSL_CITATION {"citationID":"pHQVcRDs","properties":{"formattedCitation":"(W. Liu et al. 2019)","plainCitation":"(W. Liu et al. 2019)","noteIndex":0},"citationItems":[{"id":2584,"uris":["http://zotero.org/users/12193767/items/W9E9YINJ"],"itemData":{"id":2584,"type":"article-journal","abstract":"Point cloud is a widely used 3D data form, which can be produced by depth sensors, such as Light Detection and Ranging (LIDAR) and RGB-D cameras. Being unordered and irregular, many researchers focused on the feature engineering of the point cloud. Being able to learn complex hierarchical structures, deep learning has achieved great success with images from cameras. Recently, many researchers have adapted it into the applications of the point cloud. In this paper, the recent existing point cloud feature learning methods are classified as point-based and tree-based. The former directly takes the raw point cloud as the input for deep learning. The latter first employs a k-dimensional tree (Kd-tree) structure to represent the point cloud with a regular representation and then feeds these representations into deep learning models. Their advantages and disadvantages are analyzed. The applications related to point cloud feature learning, including 3D object classification, semantic segmentation, and 3D object detection, are introduced, and the datasets and evaluation metrics are also collected. Finally, the future research trend is predicted.","container-title":"Sensors","DOI":"10.3390/s19194188","ISSN":"1424-8220","issue":"19","language":"en","license":"http://creativecommons.org/licenses/by/3.0/","note":"number: 19\npublisher: Multidisciplinary Digital Publishing Institute","page":"4188","source":"www.mdpi.com","title":"Deep Learning on Point Clouds and Its Application: A Survey","title-short":"Deep Learning on Point Clouds and Its Application","volume":"19","author":[{"family":"Liu","given":"Weiping"},{"family":"Sun","given":"Jia"},{"family":"Li","given":"Wanyi"},{"family":"Hu","given":"Ting"},{"family":"Wang","given":"Peng"}],"issued":{"date-parts":[["2019",1]]}}}],"schema":"https://github.com/citation-style-language/schema/raw/master/csl-citation.json"} </w:instrText>
      </w:r>
      <w:r w:rsidR="00150D27">
        <w:rPr>
          <w:rFonts w:ascii="Times New Roman" w:hAnsi="Times New Roman" w:cs="Times New Roman"/>
          <w:sz w:val="24"/>
        </w:rPr>
        <w:fldChar w:fldCharType="separate"/>
      </w:r>
      <w:r w:rsidR="001B540D" w:rsidRPr="001B540D">
        <w:rPr>
          <w:rFonts w:ascii="Times New Roman" w:hAnsi="Times New Roman" w:cs="Times New Roman"/>
          <w:sz w:val="24"/>
        </w:rPr>
        <w:t>(W. Liu et al. 2019)</w:t>
      </w:r>
      <w:r w:rsidR="00150D27">
        <w:rPr>
          <w:rFonts w:ascii="Times New Roman" w:hAnsi="Times New Roman" w:cs="Times New Roman"/>
          <w:sz w:val="24"/>
        </w:rPr>
        <w:fldChar w:fldCharType="end"/>
      </w:r>
      <w:r w:rsidR="00CD01CD" w:rsidRPr="00A70651">
        <w:rPr>
          <w:rFonts w:ascii="Times New Roman" w:hAnsi="Times New Roman" w:cs="Times New Roman"/>
          <w:sz w:val="24"/>
        </w:rPr>
        <w:t>.</w:t>
      </w:r>
    </w:p>
    <w:p w14:paraId="5FCF7536" w14:textId="054AE023" w:rsidR="00DA5E0F" w:rsidRPr="00A70651" w:rsidRDefault="00DA5E0F" w:rsidP="00F0120A">
      <w:pPr>
        <w:spacing w:line="360" w:lineRule="auto"/>
        <w:rPr>
          <w:rFonts w:ascii="Times New Roman" w:hAnsi="Times New Roman" w:cs="Times New Roman"/>
          <w:sz w:val="24"/>
        </w:rPr>
      </w:pPr>
      <w:r w:rsidRPr="00A70651">
        <w:rPr>
          <w:rFonts w:ascii="Times New Roman" w:hAnsi="Times New Roman" w:cs="Times New Roman"/>
          <w:sz w:val="24"/>
        </w:rPr>
        <w:t>The</w:t>
      </w:r>
      <w:r w:rsidR="000F62DB" w:rsidRPr="00A70651">
        <w:rPr>
          <w:rFonts w:ascii="Times New Roman" w:hAnsi="Times New Roman" w:cs="Times New Roman"/>
          <w:sz w:val="24"/>
        </w:rPr>
        <w:t xml:space="preserve"> current</w:t>
      </w:r>
      <w:r w:rsidRPr="00A70651">
        <w:rPr>
          <w:rFonts w:ascii="Times New Roman" w:hAnsi="Times New Roman" w:cs="Times New Roman"/>
          <w:sz w:val="24"/>
        </w:rPr>
        <w:t xml:space="preserve"> application areas of 3D reconstruction technology are very diverse, </w:t>
      </w:r>
      <w:r w:rsidR="00751514" w:rsidRPr="00A70651">
        <w:rPr>
          <w:rFonts w:ascii="Times New Roman" w:hAnsi="Times New Roman" w:cs="Times New Roman"/>
          <w:sz w:val="24"/>
        </w:rPr>
        <w:t>including terrain mapping</w:t>
      </w:r>
      <w:r w:rsidR="000D68D0">
        <w:rPr>
          <w:rFonts w:ascii="Times New Roman" w:hAnsi="Times New Roman" w:cs="Times New Roman"/>
          <w:sz w:val="24"/>
        </w:rPr>
        <w:fldChar w:fldCharType="begin"/>
      </w:r>
      <w:r w:rsidR="000D68D0">
        <w:rPr>
          <w:rFonts w:ascii="Times New Roman" w:hAnsi="Times New Roman" w:cs="Times New Roman"/>
          <w:sz w:val="24"/>
        </w:rPr>
        <w:instrText xml:space="preserve"> ADDIN ZOTERO_ITEM CSL_CITATION {"citationID":"fYTM6Pl4","properties":{"formattedCitation":"(Feng and Atanasov 2021)","plainCitation":"(Feng and Atanasov 2021)","noteIndex":0},"citationItems":[{"id":2588,"uris":["http://zotero.org/users/12193767/items/8V8MGJ8L"],"itemData":{"id":2588,"type":"paper-conference","abstract":"This paper addresses outdoor terrain mapping using overhead images obtained from an unmanned aerial vehicle. Dense depth estimation from aerial images during flight is challenging. While feature-based localization and mapping techniques can deliver real-time odometry and sparse points reconstruction, a dense environment model is generally recovered offline with significant computation and storage. This paper develops a joint 2D-3D learning approach to reconstruct local meshes at each camera keyframe, which can be assembled into a global environment model. Each local mesh is initialized from sparse depth measurements. We associate image features with the mesh vertices through camera projection and apply graph convolution to refine the mesh vertices based on joint 2-D reprojected depth and 3-D mesh supervision. Quantitative and qualitative evaluations using real aerial images show the potential of our method to support environmental monitoring and surveillance applications.","container-title":"2021 IEEE International Conference on Robotics and Automation (ICRA)","DOI":"10.1109/ICRA48506.2021.9561337","event-title":"2021 IEEE International Conference on Robotics and Automation (ICRA)","language":"en","note":"ISSN: 2577-087X","page":"5208-5214","source":"IEEE Xplore","title":"Mesh Reconstruction from Aerial Images for Outdoor Terrain Mapping Using Joint 2D-3D Learning","URL":"https://ieeexplore.ieee.org/abstract/document/9561337?casa_token=Tf8L1FRNaEcAAAAA:0XU3X9nhIUdcwWIj5McIFp8xpk-YvPuJBlrVE-jQl7TJ3Tl1VRDyTPhl_k8eu7VyAE4D1dlqi34P","author":[{"family":"Feng","given":"Qiaojun"},{"family":"Atanasov","given":"Nikolay"}],"accessed":{"date-parts":[["2024",4,6]]},"issued":{"date-parts":[["2021",5]]}}}],"schema":"https://github.com/citation-style-language/schema/raw/master/csl-citation.json"} </w:instrText>
      </w:r>
      <w:r w:rsidR="000D68D0">
        <w:rPr>
          <w:rFonts w:ascii="Times New Roman" w:hAnsi="Times New Roman" w:cs="Times New Roman"/>
          <w:sz w:val="24"/>
        </w:rPr>
        <w:fldChar w:fldCharType="separate"/>
      </w:r>
      <w:r w:rsidR="000D68D0" w:rsidRPr="000D68D0">
        <w:rPr>
          <w:rFonts w:ascii="Times New Roman" w:hAnsi="Times New Roman" w:cs="Times New Roman"/>
          <w:sz w:val="24"/>
        </w:rPr>
        <w:t>(Feng and Atanasov 2021)</w:t>
      </w:r>
      <w:r w:rsidR="000D68D0">
        <w:rPr>
          <w:rFonts w:ascii="Times New Roman" w:hAnsi="Times New Roman" w:cs="Times New Roman"/>
          <w:sz w:val="24"/>
        </w:rPr>
        <w:fldChar w:fldCharType="end"/>
      </w:r>
      <w:r w:rsidR="00751514" w:rsidRPr="00A70651">
        <w:rPr>
          <w:rFonts w:ascii="Times New Roman" w:hAnsi="Times New Roman" w:cs="Times New Roman"/>
          <w:sz w:val="24"/>
        </w:rPr>
        <w:t xml:space="preserve"> which captures the precise elevation details of real terrains for 3D reconstruction, used in terrain analysis and urban planning;</w:t>
      </w:r>
      <w:r w:rsidR="00D931B6" w:rsidRPr="00A70651">
        <w:rPr>
          <w:rFonts w:ascii="Times New Roman" w:hAnsi="Times New Roman" w:cs="Times New Roman"/>
          <w:sz w:val="24"/>
        </w:rPr>
        <w:t xml:space="preserve"> industrial </w:t>
      </w:r>
      <w:r w:rsidR="002A43C9" w:rsidRPr="00A70651">
        <w:rPr>
          <w:rFonts w:ascii="Times New Roman" w:hAnsi="Times New Roman" w:cs="Times New Roman"/>
          <w:sz w:val="24"/>
        </w:rPr>
        <w:t>design</w:t>
      </w:r>
      <w:r w:rsidR="000D68D0">
        <w:rPr>
          <w:rFonts w:ascii="Times New Roman" w:hAnsi="Times New Roman" w:cs="Times New Roman"/>
          <w:sz w:val="24"/>
        </w:rPr>
        <w:fldChar w:fldCharType="begin"/>
      </w:r>
      <w:r w:rsidR="000D68D0">
        <w:rPr>
          <w:rFonts w:ascii="Times New Roman" w:hAnsi="Times New Roman" w:cs="Times New Roman"/>
          <w:sz w:val="24"/>
        </w:rPr>
        <w:instrText xml:space="preserve"> ADDIN ZOTERO_ITEM CSL_CITATION {"citationID":"3bLGOntz","properties":{"formattedCitation":"(Haibo 2017)","plainCitation":"(Haibo 2017)","noteIndex":0},"citationItems":[{"id":2591,"uris":["http://zotero.org/users/12193767/items/3FM55WV8"],"itemData":{"id":2591,"type":"paper-conference","abstract":"At present, rapid reconstruction of amounts of point cloud data is still scarce, so is for the time complexity and space complexity in current methods. This article puts forward an adaptive rasterizing-based triangular mesh reconstruction towards amounts of data simplification reconstruction for storage and transmission. Our measure improves the region expansion: first, macro-estimation method with various points non-difference will obtain 3D grid of side length and separate point cloud data into grid unit. Then, by selecting data points in basic units as seed point and setting triangle side length to approximate positive neighborhood as restriction in order to construct initial triangle grid. Finally, triangle grid reconstruction is completed by layer-by-layer expansion. From experimental results it can be seen, point cloud simplification in high density is faster in reconstruction speed and it has effective robustness.","container-title":"2017 International Conference on Robots &amp; Intelligent System (ICRIS)","DOI":"10.1109/ICRIS.2017.51","event-title":"2017 International Conference on Robots &amp; Intelligent System (ICRIS)","language":"en","page":"178-181","source":"IEEE Xplore","title":"Industrial Design Applications of Surface Reconstruction Algorithm Based on Three Dimensional Point Cloud Data","URL":"https://ieeexplore.ieee.org/abstract/document/8101374?casa_token=vHrfhm3cs1wAAAAA:ZxnDbSxwhua7gXuhylyA6xBVpKc1s38x8tEGX6vorI2awdbGrD29H39YYJe12yJ5kNXbE1YilnNX","author":[{"family":"Haibo","given":"Yang"}],"accessed":{"date-parts":[["2024",4,6]]},"issued":{"date-parts":[["2017",10]]}}}],"schema":"https://github.com/citation-style-language/schema/raw/master/csl-citation.json"} </w:instrText>
      </w:r>
      <w:r w:rsidR="000D68D0">
        <w:rPr>
          <w:rFonts w:ascii="Times New Roman" w:hAnsi="Times New Roman" w:cs="Times New Roman"/>
          <w:sz w:val="24"/>
        </w:rPr>
        <w:fldChar w:fldCharType="separate"/>
      </w:r>
      <w:r w:rsidR="000D68D0" w:rsidRPr="000D68D0">
        <w:rPr>
          <w:rFonts w:ascii="Times New Roman" w:hAnsi="Times New Roman" w:cs="Times New Roman"/>
          <w:sz w:val="24"/>
        </w:rPr>
        <w:t>(Haibo 2017)</w:t>
      </w:r>
      <w:r w:rsidR="000D68D0">
        <w:rPr>
          <w:rFonts w:ascii="Times New Roman" w:hAnsi="Times New Roman" w:cs="Times New Roman"/>
          <w:sz w:val="24"/>
        </w:rPr>
        <w:fldChar w:fldCharType="end"/>
      </w:r>
      <w:r w:rsidR="002A43C9" w:rsidRPr="00A70651">
        <w:rPr>
          <w:rFonts w:ascii="Times New Roman" w:hAnsi="Times New Roman" w:cs="Times New Roman"/>
          <w:sz w:val="24"/>
        </w:rPr>
        <w:t xml:space="preserve"> which scans existing physical objects to generate 3D data for design and improvement of industrial products; medical imaging</w:t>
      </w:r>
      <w:r w:rsidR="001D2565">
        <w:rPr>
          <w:rFonts w:ascii="Times New Roman" w:hAnsi="Times New Roman" w:cs="Times New Roman"/>
          <w:sz w:val="24"/>
        </w:rPr>
        <w:fldChar w:fldCharType="begin"/>
      </w:r>
      <w:r w:rsidR="001D2565">
        <w:rPr>
          <w:rFonts w:ascii="Times New Roman" w:hAnsi="Times New Roman" w:cs="Times New Roman"/>
          <w:sz w:val="24"/>
        </w:rPr>
        <w:instrText xml:space="preserve"> ADDIN ZOTERO_ITEM CSL_CITATION {"citationID":"tyhFoFCB","properties":{"formattedCitation":"(Abreu de Souza et al. 2023)","plainCitation":"(Abreu de Souza et al. 2023)","noteIndex":0},"citationItems":[{"id":2594,"uris":["http://zotero.org/users/12193767/items/8DSD64Q2"],"itemData":{"id":2594,"type":"article-journal","abstract":"Medical thermography provides an overview of the human body with two-dimensional (2D) information that assists the identification of temperature changes, based on the analysis of surface distribution. However, this approach lacks spatial depth information, which can be enhanced by adding multiple images or three-dimensional (3D) systems. Therefore, the methodology applied for this paper generates a 3D point cloud (from thermal infrared images), a 3D geometry model (from CT images), and the segmented inner anatomical structures. Thus, the following computational processing was employed: Structure from Motion (SfM), image registration, and alignment (affine transformation) between the 3D models obtained to combine and unify them. This paper presents the 3D reconstruction and visualization of the respective geometry of the neck/bust and inner anatomical structures (thyroid, trachea, veins, and arteries). Additionally, it shows the whole 3D thermal geometry in different anatomical sections (i.e., coronal, sagittal, and axial), allowing it to be further examined by a medical team, improving pathological assessments. The generation of 3D thermal anatomy models allows for a combined visualization, i.e., functional and anatomical images of the neck region, achieving encouraging results. These 3D models bring correlation of the inner and outer regions, which could improve biomedical applications and future diagnosis with such a methodology.","container-title":"Sensors","DOI":"10.3390/s23031610","ISSN":"1424-8220","issue":"3","language":"en","license":"http://creativecommons.org/licenses/by/3.0/","note":"number: 3\npublisher: Multidisciplinary Digital Publishing Institute","page":"1610","source":"www.mdpi.com","title":"3D Multi-Modality Medical Imaging: Combining Anatomical and Infrared Thermal Images for 3D Reconstruction","title-short":"3D Multi-Modality Medical Imaging","volume":"23","author":[{"family":"Abreu de Souza","given":"Mauren"},{"family":"Alka Cordeiro","given":"Daoana Carolaine"},{"family":"Oliveira","given":"Jonathan","dropping-particle":"de"},{"family":"Oliveira","given":"Mateus Ferro Antunes","dropping-particle":"de"},{"family":"Bonafini","given":"Beatriz Leandro"}],"issued":{"date-parts":[["2023",1]]}}}],"schema":"https://github.com/citation-style-language/schema/raw/master/csl-citation.json"} </w:instrText>
      </w:r>
      <w:r w:rsidR="001D2565">
        <w:rPr>
          <w:rFonts w:ascii="Times New Roman" w:hAnsi="Times New Roman" w:cs="Times New Roman"/>
          <w:sz w:val="24"/>
        </w:rPr>
        <w:fldChar w:fldCharType="separate"/>
      </w:r>
      <w:r w:rsidR="001D2565" w:rsidRPr="001D2565">
        <w:rPr>
          <w:rFonts w:ascii="Times New Roman" w:hAnsi="Times New Roman" w:cs="Times New Roman"/>
          <w:sz w:val="24"/>
        </w:rPr>
        <w:t>(Abreu de Souza et al. 2023)</w:t>
      </w:r>
      <w:r w:rsidR="001D2565">
        <w:rPr>
          <w:rFonts w:ascii="Times New Roman" w:hAnsi="Times New Roman" w:cs="Times New Roman"/>
          <w:sz w:val="24"/>
        </w:rPr>
        <w:fldChar w:fldCharType="end"/>
      </w:r>
      <w:r w:rsidR="002A43C9" w:rsidRPr="00A70651">
        <w:rPr>
          <w:rFonts w:ascii="Times New Roman" w:hAnsi="Times New Roman" w:cs="Times New Roman"/>
          <w:sz w:val="24"/>
        </w:rPr>
        <w:t xml:space="preserve"> which involves precise measurement or 3D reconstruction of body parts, used for surgical planning and the design of custom medical devices for patients; as well as movies and video games</w:t>
      </w:r>
      <w:r w:rsidR="001B540D">
        <w:rPr>
          <w:rFonts w:ascii="Times New Roman" w:hAnsi="Times New Roman" w:cs="Times New Roman"/>
          <w:sz w:val="24"/>
        </w:rPr>
        <w:fldChar w:fldCharType="begin"/>
      </w:r>
      <w:r w:rsidR="001B540D">
        <w:rPr>
          <w:rFonts w:ascii="Times New Roman" w:hAnsi="Times New Roman" w:cs="Times New Roman"/>
          <w:sz w:val="24"/>
        </w:rPr>
        <w:instrText xml:space="preserve"> ADDIN ZOTERO_ITEM CSL_CITATION {"citationID":"QDAmqG1X","properties":{"formattedCitation":"(S. Liu, Nie, and Hamid 2022; Bebie and Bieri 2000)","plainCitation":"(S. Liu, Nie, and Hamid 2022; Bebie and Bieri 2000)","noteIndex":0},"citationItems":[{"id":2596,"uris":["http://zotero.org/users/12193767/items/6Z6HU5YH"],"itemData":{"id":2596,"type":"paper-conference","event-title":"Proceedings of the IEEE/CVF Conference on Computer Vision and Pattern Recognition","language":"en","page":"15980-15989","source":"openaccess.thecvf.com","title":"Depth-Guided Sparse Structure-From-Motion for Movies and TV Shows","URL":"https://openaccess.thecvf.com/content/CVPR2022/html/Liu_Depth-Guided_Sparse_Structure-From-Motion_for_Movies_and_TV_Shows_CVPR_2022_paper.html","author":[{"family":"Liu","given":"Sheng"},{"family":"Nie","given":"Xiaohan"},{"family":"Hamid","given":"Raffay"}],"accessed":{"date-parts":[["2024",4,6]]},"issued":{"date-parts":[["2022"]]}}},{"id":2598,"uris":["http://zotero.org/users/12193767/items/C8RKNMA5"],"itemData":{"id":2598,"type":"article-journal","abstract":"In this paper we present SoccerMan, a reconstruction system designed to generate animated, virtual 3D views from two synchronous video sequences of a short part of a given soccer game. After the reconstruction process, which needs also some manual interaction, the virtual 3D scene can be examined and ‘replayed’ from any viewpoint. Players are modeled as so-called animated texture objects, i.e. 2D player shapes are extracted from video and texture-mapped onto rectangles in 3D space. Animated texture objects have shown very appropriate as a 3D representation of soccer players in motion, as the visual nature of the original human motion is preserved. The trajectories of the players and the ball in 3D space are reconstructed accurately. In order to create a 3D reconstruction of a given soccer scene, the following steps have to be executed: 1) Camera parameters of all frames of both sequences are computed (camera calibration). 2) The playground texture is extracted from the video sequences. 3) Trajectories of the ball and the players' heads are computed after manually specifying their image positions in a few key frames. 4) Player textures are extracted automatically from video. 5) The shapes of colliding or occluding players are separated automatically. 6) For visualization, player shapes are texture-mapped onto appropriately placed rectangles in virtual space. SoccerMan is a novel experimental sports analysis system with fairly ambitious objectives. Its design decisions, in particular to start from two synchronous video sequences and to model players by texture objects, have already proven promising.","container-title":"Computer Graphics Forum","DOI":"10.1111/1467-8659.00431","ISSN":"1467-8659","issue":"3","language":"en","license":"The Eurographics Association and Blackwell Publishers 2000","note":"_eprint: https://onlinelibrary.wiley.com/doi/pdf/10.1111/1467-8659.00431","page":"391-400","source":"Wiley Online Library","title":"A Video-Based 3D-Reconstruction of Soccer Games","volume":"19","author":[{"family":"Bebie","given":"T."},{"family":"Bieri","given":"H."}],"issued":{"date-parts":[["2000"]]}}}],"schema":"https://github.com/citation-style-language/schema/raw/master/csl-citation.json"} </w:instrText>
      </w:r>
      <w:r w:rsidR="001B540D">
        <w:rPr>
          <w:rFonts w:ascii="Times New Roman" w:hAnsi="Times New Roman" w:cs="Times New Roman"/>
          <w:sz w:val="24"/>
        </w:rPr>
        <w:fldChar w:fldCharType="separate"/>
      </w:r>
      <w:r w:rsidR="001B540D" w:rsidRPr="001B540D">
        <w:rPr>
          <w:rFonts w:ascii="Times New Roman" w:hAnsi="Times New Roman" w:cs="Times New Roman"/>
          <w:sz w:val="24"/>
        </w:rPr>
        <w:t>(S. Liu, Nie, and Hamid 2022; Bebie and Bieri 2000)</w:t>
      </w:r>
      <w:r w:rsidR="001B540D">
        <w:rPr>
          <w:rFonts w:ascii="Times New Roman" w:hAnsi="Times New Roman" w:cs="Times New Roman"/>
          <w:sz w:val="24"/>
        </w:rPr>
        <w:fldChar w:fldCharType="end"/>
      </w:r>
      <w:r w:rsidR="002A43C9" w:rsidRPr="00A70651">
        <w:rPr>
          <w:rFonts w:ascii="Times New Roman" w:hAnsi="Times New Roman" w:cs="Times New Roman"/>
          <w:sz w:val="24"/>
        </w:rPr>
        <w:t xml:space="preserve"> which create realistic 3D models and backgrounds by scanning real objects and scenes, enhancing the authenticity of visual effects.</w:t>
      </w:r>
    </w:p>
    <w:p w14:paraId="753823B5" w14:textId="12AC1AE7" w:rsidR="00805F27" w:rsidRPr="00A70651" w:rsidRDefault="00805F27" w:rsidP="00F0120A">
      <w:pPr>
        <w:spacing w:line="360" w:lineRule="auto"/>
        <w:rPr>
          <w:rFonts w:ascii="Times New Roman" w:hAnsi="Times New Roman" w:cs="Times New Roman"/>
          <w:sz w:val="24"/>
        </w:rPr>
      </w:pPr>
      <w:r w:rsidRPr="00A70651">
        <w:rPr>
          <w:rFonts w:ascii="Times New Roman" w:hAnsi="Times New Roman" w:cs="Times New Roman"/>
          <w:sz w:val="24"/>
        </w:rPr>
        <w:t>In the field of civil infrastructure, 3D reconstruction technology also has a variety of applications, holding significant long-term implications for the whole lifecycle</w:t>
      </w:r>
      <w:r w:rsidR="00E919F1" w:rsidRPr="00A70651">
        <w:rPr>
          <w:rFonts w:ascii="Times New Roman" w:hAnsi="Times New Roman" w:cs="Times New Roman"/>
          <w:sz w:val="24"/>
        </w:rPr>
        <w:t xml:space="preserve"> (including stages such as planning, design, production, construction, operation, renovation, and demolition, etc.)</w:t>
      </w:r>
      <w:r w:rsidRPr="00A70651">
        <w:rPr>
          <w:rFonts w:ascii="Times New Roman" w:hAnsi="Times New Roman" w:cs="Times New Roman"/>
          <w:sz w:val="24"/>
        </w:rPr>
        <w:t xml:space="preserve"> of infrastructure</w:t>
      </w:r>
      <w:r w:rsidR="00BD17FB">
        <w:rPr>
          <w:rFonts w:ascii="Times New Roman" w:hAnsi="Times New Roman" w:cs="Times New Roman"/>
          <w:sz w:val="24"/>
        </w:rPr>
        <w:fldChar w:fldCharType="begin"/>
      </w:r>
      <w:r w:rsidR="00BD17FB">
        <w:rPr>
          <w:rFonts w:ascii="Times New Roman" w:hAnsi="Times New Roman" w:cs="Times New Roman"/>
          <w:sz w:val="24"/>
        </w:rPr>
        <w:instrText xml:space="preserve"> ADDIN ZOTERO_ITEM CSL_CITATION {"citationID":"mVSQdvY7","properties":{"formattedCitation":"(Fathi, Dai, and Lourakis 2015)","plainCitation":"(Fathi, Dai, and Lourakis 2015)","noteIndex":0},"citationItems":[{"id":2221,"uris":["http://zotero.org/users/12193767/items/3C6NEHCY"],"itemData":{"id":2221,"type":"article-journal","abstract":"Image-based 3D reconstruction of civil infrastructure is an emerging topic that is gaining significant interest both in the scientific and commercial sectors of the construction industry. Reliable computer vision-based algorithms have become available over the last decade and they can now be applied to solve real-life problems in uncontrolled environments. While a large number of such algorithms have been developed by the computer vision and photogrammetry communities, relatively little work has been done to study their performance in the context of infrastructure. This paper aims to analyze the state-of-the-art in image-based 3D reconstruction and categorize existing algorithms according to different metrics that are important for the given purpose. An ideal solution is portrayed to show what the ultimate goal is. This will be followed by identifying gaps in knowledge and highlighting future research topics that could contribute to the widespread adoption of this technology in the construction industry. Finally, a list of practical constraints that make the 3D reconstruction of infrastructure a challenging task is presented.","collection-title":"Infrastructure Computer Vision","container-title":"Advanced Engineering Informatics","DOI":"10.1016/j.aei.2015.01.012","ISSN":"1474-0346","issue":"2","journalAbbreviation":"Advanced Engineering Informatics","language":"en","page":"149-161","source":"ScienceDirect","title":"Automated as-built 3D reconstruction of civil infrastructure using computer vision: Achievements, opportunities, and challenges","title-short":"Automated as-built 3D reconstruction of civil infrastructure using computer vision","volume":"29","author":[{"family":"Fathi","given":"Habib"},{"family":"Dai","given":"Fei"},{"family":"Lourakis","given":"Manolis"}],"issued":{"date-parts":[["2015",4,1]]}}}],"schema":"https://github.com/citation-style-language/schema/raw/master/csl-citation.json"} </w:instrText>
      </w:r>
      <w:r w:rsidR="00BD17FB">
        <w:rPr>
          <w:rFonts w:ascii="Times New Roman" w:hAnsi="Times New Roman" w:cs="Times New Roman"/>
          <w:sz w:val="24"/>
        </w:rPr>
        <w:fldChar w:fldCharType="separate"/>
      </w:r>
      <w:r w:rsidR="00BD17FB" w:rsidRPr="00BD17FB">
        <w:rPr>
          <w:rFonts w:ascii="Times New Roman" w:hAnsi="Times New Roman" w:cs="Times New Roman"/>
          <w:sz w:val="24"/>
        </w:rPr>
        <w:t xml:space="preserve">(Fathi, </w:t>
      </w:r>
      <w:r w:rsidR="00BD17FB" w:rsidRPr="00BD17FB">
        <w:rPr>
          <w:rFonts w:ascii="Times New Roman" w:hAnsi="Times New Roman" w:cs="Times New Roman"/>
          <w:sz w:val="24"/>
        </w:rPr>
        <w:lastRenderedPageBreak/>
        <w:t>Dai, and Lourakis 2015)</w:t>
      </w:r>
      <w:r w:rsidR="00BD17FB">
        <w:rPr>
          <w:rFonts w:ascii="Times New Roman" w:hAnsi="Times New Roman" w:cs="Times New Roman"/>
          <w:sz w:val="24"/>
        </w:rPr>
        <w:fldChar w:fldCharType="end"/>
      </w:r>
      <w:r w:rsidRPr="00A70651">
        <w:rPr>
          <w:rFonts w:ascii="Times New Roman" w:hAnsi="Times New Roman" w:cs="Times New Roman"/>
          <w:sz w:val="24"/>
        </w:rPr>
        <w:t>.</w:t>
      </w:r>
      <w:r w:rsidR="00E919F1" w:rsidRPr="00A70651">
        <w:rPr>
          <w:rFonts w:ascii="Times New Roman" w:hAnsi="Times New Roman" w:cs="Times New Roman"/>
          <w:sz w:val="24"/>
        </w:rPr>
        <w:t xml:space="preserve"> </w:t>
      </w:r>
      <w:r w:rsidR="006079B1" w:rsidRPr="00A70651">
        <w:rPr>
          <w:rFonts w:ascii="Times New Roman" w:hAnsi="Times New Roman" w:cs="Times New Roman"/>
          <w:sz w:val="24"/>
        </w:rPr>
        <w:t xml:space="preserve">3D reconstruction technology enables engineers and planners to design and plan infrastructure with unprecedented precision and detail. </w:t>
      </w:r>
      <w:r w:rsidR="00D7264D" w:rsidRPr="00A70651">
        <w:rPr>
          <w:rFonts w:ascii="Times New Roman" w:hAnsi="Times New Roman" w:cs="Times New Roman"/>
          <w:sz w:val="24"/>
        </w:rPr>
        <w:t xml:space="preserve">Utilizing virtual 3D models corresponding </w:t>
      </w:r>
      <w:r w:rsidR="000F4BC0">
        <w:rPr>
          <w:rFonts w:ascii="Times New Roman" w:hAnsi="Times New Roman" w:cs="Times New Roman"/>
          <w:sz w:val="24"/>
        </w:rPr>
        <w:t xml:space="preserve">to </w:t>
      </w:r>
      <w:r w:rsidR="00D7264D" w:rsidRPr="00A70651">
        <w:rPr>
          <w:rFonts w:ascii="Times New Roman" w:hAnsi="Times New Roman" w:cs="Times New Roman"/>
          <w:sz w:val="24"/>
        </w:rPr>
        <w:t xml:space="preserve">the real world allows for more accurate assessments of design proposals, optimization of structural layouts, and the reduction of potential design errors, thereby saving </w:t>
      </w:r>
      <w:proofErr w:type="spellStart"/>
      <w:r w:rsidR="008255DE">
        <w:rPr>
          <w:rFonts w:ascii="Times New Roman" w:hAnsi="Times New Roman" w:cs="Times New Roman" w:hint="eastAsia"/>
          <w:sz w:val="24"/>
        </w:rPr>
        <w:t>labour</w:t>
      </w:r>
      <w:proofErr w:type="spellEnd"/>
      <w:r w:rsidR="008255DE">
        <w:rPr>
          <w:rFonts w:ascii="Times New Roman" w:hAnsi="Times New Roman" w:cs="Times New Roman" w:hint="eastAsia"/>
          <w:sz w:val="24"/>
        </w:rPr>
        <w:t xml:space="preserve"> </w:t>
      </w:r>
      <w:r w:rsidR="00D7264D" w:rsidRPr="00A70651">
        <w:rPr>
          <w:rFonts w:ascii="Times New Roman" w:hAnsi="Times New Roman" w:cs="Times New Roman"/>
          <w:sz w:val="24"/>
        </w:rPr>
        <w:t>costs and time</w:t>
      </w:r>
      <w:r w:rsidR="008255DE">
        <w:rPr>
          <w:rFonts w:ascii="Times New Roman" w:hAnsi="Times New Roman" w:cs="Times New Roman"/>
          <w:sz w:val="24"/>
        </w:rPr>
        <w:fldChar w:fldCharType="begin"/>
      </w:r>
      <w:r w:rsidR="008255DE">
        <w:rPr>
          <w:rFonts w:ascii="Times New Roman" w:hAnsi="Times New Roman" w:cs="Times New Roman"/>
          <w:sz w:val="24"/>
        </w:rPr>
        <w:instrText xml:space="preserve"> ADDIN ZOTERO_ITEM CSL_CITATION {"citationID":"0smhStfD","properties":{"formattedCitation":"(Y. Wang, (John) Zhai, and Xue 2022)","plainCitation":"(Y. Wang, (John) Zhai, and Xue 2022)","noteIndex":0},"citationItems":[{"id":2607,"uris":["http://zotero.org/users/12193767/items/6898WJ3I"],"itemData":{"id":2607,"type":"article-journal","abstract":"Urban air pollution is a major environmental hazard. Accurate and rapid identification of pollutant sources is a crucial component of efficient strategies to protect public health. The mostly used back-trajectory analysis and source-receptor likelihood function have limitations in real scenarios. Inverse prediction models such as the adjoint probability method have shown viability in indoor environment. A novel application of this method is conducted to determine the air pollutant source at city-scale. The adjoint probability method is physically deduced, parameterized, and first implemented in the Weather Research and Forecasting (WRF) model coupled with building effect parameterization (BEP) and building energy model (BEM). The predictive performance of the method is investigated using an ideal case and a real urban case study in the city of Hong Kong. The results show that the proposed method can precisely identify both the source location and strength. The main distinction of the method is the fast and accurate determination of the potential source with limited known information collected from three mobile sensors or three fixed sensors. The results of this study can provide insights on sensor distribution and sensor selection in the urban environment. The method of this study can be extended to other source-term problems.","container-title":"Sustainable Cities and Society","DOI":"10.1016/j.scs.2022.104248","ISSN":"2210-6707","journalAbbreviation":"Sustainable Cities and Society","language":"en","page":"104248","source":"ScienceDirect","title":"A city-scale inverse modelling method for air pollutant source determination","volume":"87","author":[{"family":"Wang","given":"Yi"},{"family":"(John) Zhai","given":"Zhiqiang"},{"family":"Xue","given":"Yu"}],"issued":{"date-parts":[["2022",12,1]]}}}],"schema":"https://github.com/citation-style-language/schema/raw/master/csl-citation.json"} </w:instrText>
      </w:r>
      <w:r w:rsidR="008255DE">
        <w:rPr>
          <w:rFonts w:ascii="Times New Roman" w:hAnsi="Times New Roman" w:cs="Times New Roman"/>
          <w:sz w:val="24"/>
        </w:rPr>
        <w:fldChar w:fldCharType="separate"/>
      </w:r>
      <w:r w:rsidR="008255DE" w:rsidRPr="008255DE">
        <w:rPr>
          <w:rFonts w:ascii="Times New Roman" w:hAnsi="Times New Roman" w:cs="Times New Roman"/>
          <w:sz w:val="24"/>
        </w:rPr>
        <w:t>(Y. Wang, (John) Zhai, and Xue 2022)</w:t>
      </w:r>
      <w:r w:rsidR="008255DE">
        <w:rPr>
          <w:rFonts w:ascii="Times New Roman" w:hAnsi="Times New Roman" w:cs="Times New Roman"/>
          <w:sz w:val="24"/>
        </w:rPr>
        <w:fldChar w:fldCharType="end"/>
      </w:r>
      <w:r w:rsidR="00D7264D" w:rsidRPr="00A70651">
        <w:rPr>
          <w:rFonts w:ascii="Times New Roman" w:hAnsi="Times New Roman" w:cs="Times New Roman"/>
          <w:sz w:val="24"/>
        </w:rPr>
        <w:t>.</w:t>
      </w:r>
      <w:r w:rsidR="00AA7064" w:rsidRPr="00A70651">
        <w:rPr>
          <w:rFonts w:ascii="Times New Roman" w:hAnsi="Times New Roman" w:cs="Times New Roman"/>
          <w:sz w:val="24"/>
        </w:rPr>
        <w:t xml:space="preserve"> The models created by 3D reconstruction can be used for </w:t>
      </w:r>
      <w:bookmarkStart w:id="0" w:name="OLE_LINK14"/>
      <w:r w:rsidR="00AA7064" w:rsidRPr="00A70651">
        <w:rPr>
          <w:rFonts w:ascii="Times New Roman" w:hAnsi="Times New Roman" w:cs="Times New Roman"/>
          <w:sz w:val="24"/>
        </w:rPr>
        <w:t>pre-construction simulation</w:t>
      </w:r>
      <w:bookmarkEnd w:id="0"/>
      <w:r w:rsidR="00AA7064" w:rsidRPr="00A70651">
        <w:rPr>
          <w:rFonts w:ascii="Times New Roman" w:hAnsi="Times New Roman" w:cs="Times New Roman"/>
          <w:sz w:val="24"/>
        </w:rPr>
        <w:t xml:space="preserve"> and planning, assisting construction teams in understanding complex design features and detecting and solving potential construction issues in</w:t>
      </w:r>
      <w:r w:rsidR="001A7249" w:rsidRPr="00A70651">
        <w:rPr>
          <w:rFonts w:ascii="Times New Roman" w:hAnsi="Times New Roman" w:cs="Times New Roman"/>
          <w:sz w:val="24"/>
        </w:rPr>
        <w:t xml:space="preserve"> advance</w:t>
      </w:r>
      <w:r w:rsidR="00E05AD8">
        <w:rPr>
          <w:rFonts w:ascii="Times New Roman" w:hAnsi="Times New Roman" w:cs="Times New Roman"/>
          <w:sz w:val="24"/>
        </w:rPr>
        <w:fldChar w:fldCharType="begin"/>
      </w:r>
      <w:r w:rsidR="00E05AD8">
        <w:rPr>
          <w:rFonts w:ascii="Times New Roman" w:hAnsi="Times New Roman" w:cs="Times New Roman"/>
          <w:sz w:val="24"/>
        </w:rPr>
        <w:instrText xml:space="preserve"> ADDIN ZOTERO_ITEM CSL_CITATION {"citationID":"OUOWs2ov","properties":{"formattedCitation":"(Jiang et al. 2020)","plainCitation":"(Jiang et al. 2020)","noteIndex":0},"citationItems":[{"id":2609,"uris":["http://zotero.org/users/12193767/items/ZDRIJYXB"],"itemData":{"id":2609,"type":"article-journal","abstract":"Hoisting operations are an essential part of petrochemical plant construction. The pre-layout planning of hoisting facilities, including hoisted objects and cranes, is the key to ensuring the success of the entire construction. However, most current site layout planning methods optimize construction facilities from the 2D plane space, which makes the safety of large-scale hoisting difficult to guarantee. This work proposes an unmanned-aerial-vehicle-based 3D reconstruction for hoist site mapping and layout planning. The core of this study is to utilize real-time 3D spatial information as a constraint for hoisting facility layout planning. Improved image-based modeling techniques are used to reconstruct the 3D construction site model in real-time. The geometric parameters extracted by the site model support the mathematical programming model presented in this work for a safe and efficient rapid layout planning. The C101 tower hoisting in the construction of the Wuhan Petrochemical Plant is used to verify the effectiveness of the method. Calculation results show that the method can push the position and save planning time intelligently. Furthermore, this method can provide a new solution to hoisting safety and efficiency.","container-title":"Automation in Construction","DOI":"10.1016/j.autcon.2020.103137","ISSN":"0926-5805","journalAbbreviation":"Automation in Construction","language":"en","page":"103137","source":"ScienceDirect","title":"UAV-based 3D reconstruction for hoist site mapping and layout planning in petrochemical construction","volume":"113","author":[{"family":"Jiang","given":"Weiguang"},{"family":"Zhou","given":"Ying"},{"family":"Ding","given":"Lieyun"},{"family":"Zhou","given":"Cheng"},{"family":"Ning","given":"Xiaodi"}],"issued":{"date-parts":[["2020",5,1]]}}}],"schema":"https://github.com/citation-style-language/schema/raw/master/csl-citation.json"} </w:instrText>
      </w:r>
      <w:r w:rsidR="00E05AD8">
        <w:rPr>
          <w:rFonts w:ascii="Times New Roman" w:hAnsi="Times New Roman" w:cs="Times New Roman"/>
          <w:sz w:val="24"/>
        </w:rPr>
        <w:fldChar w:fldCharType="separate"/>
      </w:r>
      <w:r w:rsidR="00E05AD8" w:rsidRPr="00E05AD8">
        <w:rPr>
          <w:rFonts w:ascii="Times New Roman" w:hAnsi="Times New Roman" w:cs="Times New Roman"/>
          <w:sz w:val="24"/>
        </w:rPr>
        <w:t>(Jiang et al. 2020)</w:t>
      </w:r>
      <w:r w:rsidR="00E05AD8">
        <w:rPr>
          <w:rFonts w:ascii="Times New Roman" w:hAnsi="Times New Roman" w:cs="Times New Roman"/>
          <w:sz w:val="24"/>
        </w:rPr>
        <w:fldChar w:fldCharType="end"/>
      </w:r>
      <w:r w:rsidR="00AA7064" w:rsidRPr="00A70651">
        <w:rPr>
          <w:rFonts w:ascii="Times New Roman" w:hAnsi="Times New Roman" w:cs="Times New Roman"/>
          <w:sz w:val="24"/>
        </w:rPr>
        <w:t>.</w:t>
      </w:r>
      <w:r w:rsidR="005A1428" w:rsidRPr="00A70651">
        <w:rPr>
          <w:rFonts w:ascii="Times New Roman" w:hAnsi="Times New Roman" w:cs="Times New Roman"/>
          <w:sz w:val="24"/>
        </w:rPr>
        <w:t xml:space="preserve"> </w:t>
      </w:r>
      <w:r w:rsidR="00920912" w:rsidRPr="00A70651">
        <w:rPr>
          <w:rFonts w:ascii="Times New Roman" w:hAnsi="Times New Roman" w:cs="Times New Roman"/>
          <w:sz w:val="24"/>
        </w:rPr>
        <w:t xml:space="preserve">Furthermore, 3D reconstruction can rapidly construct digital representations of </w:t>
      </w:r>
      <w:bookmarkStart w:id="1" w:name="OLE_LINK15"/>
      <w:r w:rsidR="00920912" w:rsidRPr="00A70651">
        <w:rPr>
          <w:rFonts w:ascii="Times New Roman" w:hAnsi="Times New Roman" w:cs="Times New Roman"/>
          <w:sz w:val="24"/>
        </w:rPr>
        <w:t>construction sites</w:t>
      </w:r>
      <w:bookmarkEnd w:id="1"/>
      <w:r w:rsidR="00920912" w:rsidRPr="00A70651">
        <w:rPr>
          <w:rFonts w:ascii="Times New Roman" w:hAnsi="Times New Roman" w:cs="Times New Roman"/>
          <w:sz w:val="24"/>
        </w:rPr>
        <w:t>, allowing managers to monitor progress remotely</w:t>
      </w:r>
      <w:r w:rsidR="00BF2D14">
        <w:rPr>
          <w:rFonts w:ascii="Times New Roman" w:hAnsi="Times New Roman" w:cs="Times New Roman"/>
          <w:sz w:val="24"/>
        </w:rPr>
        <w:fldChar w:fldCharType="begin"/>
      </w:r>
      <w:r w:rsidR="00BF2D14">
        <w:rPr>
          <w:rFonts w:ascii="Times New Roman" w:hAnsi="Times New Roman" w:cs="Times New Roman"/>
          <w:sz w:val="24"/>
        </w:rPr>
        <w:instrText xml:space="preserve"> ADDIN ZOTERO_ITEM CSL_CITATION {"citationID":"SGICHooV","properties":{"formattedCitation":"(Xue, Hou, and Zeng 2021)","plainCitation":"(Xue, Hou, and Zeng 2021)","noteIndex":0},"citationItems":[{"id":2251,"uris":["http://zotero.org/users/12193767/items/JKF3CZ5T"],"itemData":{"id":2251,"type":"article-journal","abstract":"With the spread of camera-equipped devices, massive images and videos are recorded on construction sites daily, and the ever-increasing volume of digital images has inspired scholars to visually capture the actual status of construction sites from them. Three-dimensional (3D) reconstruction is the key to connecting the Building Information Model and the project schedule to daily construction images, which enables managers to compare as-planned with as-built status and detect deviations and therefore monitor project progress. Many scholars have carried out extensive research and produced a variety of intricate methods. However, few studies comprehensively summarize the existing technologies and introduce the homogeneity and differences of these technologies. Researchers cannot clearly identify the relationship between various methods to solve the difficulties. Therefore, this paper focuses on the general technical path of various methods and sorts out a comprehensive research map, to provide reference for researchers in the selection of research methods and paths. This is followed by identifying gaps in knowledge and highlighting future research directions. Finally, key findings are summarized.","container-title":"Applied Sciences","DOI":"10.3390/app11177840","ISSN":"2076-3417","issue":"17","language":"en","license":"http://creativecommons.org/licenses/by/3.0/","note":"number: 17\npublisher: Multidisciplinary Digital Publishing Institute","page":"7840","source":"www.mdpi.com","title":"Review of Image-Based 3D Reconstruction of Building for Automated Construction Progress Monitoring","volume":"11","author":[{"family":"Xue","given":"Jingguo"},{"family":"Hou","given":"Xueliang"},{"family":"Zeng","given":"Ying"}],"issued":{"date-parts":[["2021",1]]}}}],"schema":"https://github.com/citation-style-language/schema/raw/master/csl-citation.json"} </w:instrText>
      </w:r>
      <w:r w:rsidR="00BF2D14">
        <w:rPr>
          <w:rFonts w:ascii="Times New Roman" w:hAnsi="Times New Roman" w:cs="Times New Roman"/>
          <w:sz w:val="24"/>
        </w:rPr>
        <w:fldChar w:fldCharType="separate"/>
      </w:r>
      <w:r w:rsidR="00BF2D14" w:rsidRPr="00BF2D14">
        <w:rPr>
          <w:rFonts w:ascii="Times New Roman" w:hAnsi="Times New Roman" w:cs="Times New Roman"/>
          <w:sz w:val="24"/>
        </w:rPr>
        <w:t>(Xue, Hou, and Zeng 2021)</w:t>
      </w:r>
      <w:r w:rsidR="00BF2D14">
        <w:rPr>
          <w:rFonts w:ascii="Times New Roman" w:hAnsi="Times New Roman" w:cs="Times New Roman"/>
          <w:sz w:val="24"/>
        </w:rPr>
        <w:fldChar w:fldCharType="end"/>
      </w:r>
      <w:r w:rsidR="00920912" w:rsidRPr="00A70651">
        <w:rPr>
          <w:rFonts w:ascii="Times New Roman" w:hAnsi="Times New Roman" w:cs="Times New Roman"/>
          <w:sz w:val="24"/>
        </w:rPr>
        <w:t xml:space="preserve">. </w:t>
      </w:r>
      <w:r w:rsidR="00714FFF" w:rsidRPr="00A70651">
        <w:rPr>
          <w:rFonts w:ascii="Times New Roman" w:hAnsi="Times New Roman" w:cs="Times New Roman"/>
          <w:sz w:val="24"/>
        </w:rPr>
        <w:t>It can also be combined with Building Information Modeling (BIM) technology to further improve the efficiency and accuracy of the construction process</w:t>
      </w:r>
      <w:r w:rsidR="0075492E" w:rsidRPr="00A70651">
        <w:rPr>
          <w:rFonts w:ascii="Times New Roman" w:hAnsi="Times New Roman" w:cs="Times New Roman"/>
          <w:sz w:val="24"/>
        </w:rPr>
        <w:fldChar w:fldCharType="begin"/>
      </w:r>
      <w:r w:rsidR="0075492E" w:rsidRPr="00A70651">
        <w:rPr>
          <w:rFonts w:ascii="Times New Roman" w:hAnsi="Times New Roman" w:cs="Times New Roman"/>
          <w:sz w:val="24"/>
        </w:rPr>
        <w:instrText xml:space="preserve"> ADDIN ZOTERO_ITEM CSL_CITATION {"citationID":"ZLeOXzYI","properties":{"formattedCitation":"(Lu and Lee 2017)","plainCitation":"(Lu and Lee 2017)","noteIndex":0},"citationItems":[{"id":2553,"uris":["http://zotero.org/users/12193767/items/YPW6ERRL"],"itemData":{"id":2553,"type":"article-journal","abstract":"AbstractBuilding information models (BIMs) have proven to be data-rich, object-oriented, intelligent,\nand parametric digital representations of buildings to support diverse activities\nthroughout the lifecycle of the building. Despite the growing use of ...","container-title":"Journal of Computing in Civil Engineering","DOI":"10.1061/(ASCE)CP.1943-5487.0000652","ISSN":"1943-5487","issue":"4","language":"en","license":"©2017 American Society of Civil Engineers","note":"publisher: American Society of Civil Engineers","page":"04017005","source":"ASCE","title":"Image-Based Technologies for Constructing As-Is Building Information Models for Existing Buildings","volume":"31","author":[{"family":"Lu","given":"Qiuchen"},{"family":"Lee","given":"Sanghoon"}],"issued":{"date-parts":[["2017",7,1]]}}}],"schema":"https://github.com/citation-style-language/schema/raw/master/csl-citation.json"} </w:instrText>
      </w:r>
      <w:r w:rsidR="0075492E" w:rsidRPr="00A70651">
        <w:rPr>
          <w:rFonts w:ascii="Times New Roman" w:hAnsi="Times New Roman" w:cs="Times New Roman"/>
          <w:sz w:val="24"/>
        </w:rPr>
        <w:fldChar w:fldCharType="separate"/>
      </w:r>
      <w:r w:rsidR="0075492E" w:rsidRPr="00A70651">
        <w:rPr>
          <w:rFonts w:ascii="Times New Roman" w:hAnsi="Times New Roman" w:cs="Times New Roman"/>
          <w:sz w:val="24"/>
        </w:rPr>
        <w:t>(Lu and Lee 2017)</w:t>
      </w:r>
      <w:r w:rsidR="0075492E" w:rsidRPr="00A70651">
        <w:rPr>
          <w:rFonts w:ascii="Times New Roman" w:hAnsi="Times New Roman" w:cs="Times New Roman"/>
          <w:sz w:val="24"/>
        </w:rPr>
        <w:fldChar w:fldCharType="end"/>
      </w:r>
      <w:r w:rsidR="00714FFF" w:rsidRPr="00A70651">
        <w:rPr>
          <w:rFonts w:ascii="Times New Roman" w:hAnsi="Times New Roman" w:cs="Times New Roman"/>
          <w:sz w:val="24"/>
        </w:rPr>
        <w:t>.</w:t>
      </w:r>
      <w:r w:rsidR="0075492E" w:rsidRPr="00A70651">
        <w:rPr>
          <w:rFonts w:ascii="Times New Roman" w:hAnsi="Times New Roman" w:cs="Times New Roman"/>
          <w:sz w:val="24"/>
        </w:rPr>
        <w:t xml:space="preserve"> 3D reconstruction technology can provide detailed 3D digital replicas of infrastructure, which is critical for the daily management and maintenance of facilities. Managers can use these 3D models to carry out activities such as facility condition monitoring, performance evaluation, </w:t>
      </w:r>
      <w:r w:rsidR="00746AA1">
        <w:rPr>
          <w:rFonts w:ascii="Times New Roman" w:hAnsi="Times New Roman" w:cs="Times New Roman"/>
          <w:sz w:val="24"/>
        </w:rPr>
        <w:t xml:space="preserve">and </w:t>
      </w:r>
      <w:r w:rsidR="0075492E" w:rsidRPr="00A70651">
        <w:rPr>
          <w:rFonts w:ascii="Times New Roman" w:hAnsi="Times New Roman" w:cs="Times New Roman"/>
          <w:sz w:val="24"/>
        </w:rPr>
        <w:t>maintenanc</w:t>
      </w:r>
      <w:bookmarkStart w:id="2" w:name="_Hlk163286078"/>
      <w:r w:rsidR="0075492E" w:rsidRPr="00A70651">
        <w:rPr>
          <w:rFonts w:ascii="Times New Roman" w:hAnsi="Times New Roman" w:cs="Times New Roman"/>
          <w:sz w:val="24"/>
        </w:rPr>
        <w:t>e</w:t>
      </w:r>
      <w:r w:rsidR="00746AA1">
        <w:rPr>
          <w:rFonts w:ascii="Times New Roman" w:hAnsi="Times New Roman" w:cs="Times New Roman"/>
          <w:sz w:val="24"/>
        </w:rPr>
        <w:fldChar w:fldCharType="begin"/>
      </w:r>
      <w:r w:rsidR="00746AA1">
        <w:rPr>
          <w:rFonts w:ascii="Times New Roman" w:hAnsi="Times New Roman" w:cs="Times New Roman"/>
          <w:sz w:val="24"/>
        </w:rPr>
        <w:instrText xml:space="preserve"> ADDIN ZOTERO_ITEM CSL_CITATION {"citationID":"cfA6Tmuj","properties":{"formattedCitation":"(Lu and Lee 2017)","plainCitation":"(Lu and Lee 2017)","noteIndex":0},"citationItems":[{"id":2553,"uris":["http://zotero.org/users/12193767/items/YPW6ERRL"],"itemData":{"id":2553,"type":"article-journal","abstract":"AbstractBuilding information models (BIMs) have proven to be data-rich, object-oriented, intelligent,\nand parametric digital representations of buildings to support diverse activities\nthroughout the lifecycle of the building. Despite the growing use of ...","container-title":"Journal of Computing in Civil Engineering","DOI":"10.1061/(ASCE)CP.1943-5487.0000652","ISSN":"1943-5487","issue":"4","language":"en","license":"©2017 American Society of Civil Engineers","note":"publisher: American Society of Civil Engineers","page":"04017005","source":"ASCE","title":"Image-Based Technologies for Constructing As-Is Building Information Models for Existing Buildings","volume":"31","author":[{"family":"Lu","given":"Qiuchen"},{"family":"Lee","given":"Sanghoon"}],"issued":{"date-parts":[["2017",7,1]]}}}],"schema":"https://github.com/citation-style-language/schema/raw/master/csl-citation.json"} </w:instrText>
      </w:r>
      <w:r w:rsidR="00746AA1">
        <w:rPr>
          <w:rFonts w:ascii="Times New Roman" w:hAnsi="Times New Roman" w:cs="Times New Roman"/>
          <w:sz w:val="24"/>
        </w:rPr>
        <w:fldChar w:fldCharType="separate"/>
      </w:r>
      <w:r w:rsidR="00746AA1" w:rsidRPr="00746AA1">
        <w:rPr>
          <w:rFonts w:ascii="Times New Roman" w:hAnsi="Times New Roman" w:cs="Times New Roman"/>
          <w:sz w:val="24"/>
        </w:rPr>
        <w:t>(Lu and Lee 2017)</w:t>
      </w:r>
      <w:r w:rsidR="00746AA1">
        <w:rPr>
          <w:rFonts w:ascii="Times New Roman" w:hAnsi="Times New Roman" w:cs="Times New Roman"/>
          <w:sz w:val="24"/>
        </w:rPr>
        <w:fldChar w:fldCharType="end"/>
      </w:r>
      <w:bookmarkEnd w:id="2"/>
      <w:r w:rsidR="0075492E" w:rsidRPr="00A70651">
        <w:rPr>
          <w:rFonts w:ascii="Times New Roman" w:hAnsi="Times New Roman" w:cs="Times New Roman"/>
          <w:sz w:val="24"/>
        </w:rPr>
        <w:t>. Technicians can remotely detect equipment and facilities in high-risk environments, effectively improving the operational efficiency and safety</w:t>
      </w:r>
      <w:r w:rsidR="007D27E5">
        <w:rPr>
          <w:rFonts w:ascii="Times New Roman" w:hAnsi="Times New Roman" w:cs="Times New Roman" w:hint="eastAsia"/>
          <w:sz w:val="24"/>
        </w:rPr>
        <w:t xml:space="preserve"> of the equipment</w:t>
      </w:r>
      <w:r w:rsidR="007D27E5">
        <w:rPr>
          <w:rFonts w:ascii="Times New Roman" w:hAnsi="Times New Roman" w:cs="Times New Roman"/>
          <w:sz w:val="24"/>
        </w:rPr>
        <w:fldChar w:fldCharType="begin"/>
      </w:r>
      <w:r w:rsidR="007D27E5">
        <w:rPr>
          <w:rFonts w:ascii="Times New Roman" w:hAnsi="Times New Roman" w:cs="Times New Roman"/>
          <w:sz w:val="24"/>
        </w:rPr>
        <w:instrText xml:space="preserve"> ADDIN ZOTERO_ITEM CSL_CITATION {"citationID":"ftY01wV7","properties":{"formattedCitation":"(J. Wang et al. 2023)","plainCitation":"(J. Wang et al. 2023)","noteIndex":0},"citationItems":[{"id":2615,"uris":["http://zotero.org/users/12193767/items/9GDIC8WY"],"itemData":{"id":2615,"type":"article-journal","abstract":"Tower cranes can cover most of the area of a construction site, which brings significant safety risks, including potential collisions with other entities. To address these issues, it is necessary to obtain accurate and real-time information on the orientation and location of tower cranes and hooks. As a non-invasive sensing method, computer vision-based (CVB) technology is widely applied on construction sites for object detection and three-dimensional (3D) localization. However, most existing methods mainly address the localization on the construction ground plane or rely on specific viewpoints and positions. To address these issues, this study proposes a framework for the real-time recognition and localization of tower cranes and hooks using monocular far-field cameras. The framework consists of four steps: far-field camera autocalibration using feature matching and horizon-line detection, deep learning-based segmentation of tower cranes, geometric feature reconstruction of tower cranes, and 3D localization estimation. The pose estimation of tower cranes using monocular far-field cameras with arbitrary views is the main contribution of this paper. To evaluate the proposed framework, a series of comprehensive experiments were conducted on construction sites in different scenarios and compared with ground-truth data obtained by sensors. The experimental results show that the proposed framework achieves high precision in both crane jib orientation estimation and hook position estimation, thereby contributing to the development of safety management and productivity analysis.","container-title":"Sensors","DOI":"10.3390/s23104851","ISSN":"1424-8220","issue":"10","language":"en","license":"http://creativecommons.org/licenses/by/3.0/","note":"number: 10\npublisher: Multidisciplinary Digital Publishing Institute","page":"4851","source":"www.mdpi.com","title":"Vision-Based Automated Recognition and 3D Localization Framework for Tower Cranes Using Far-Field Cameras","volume":"23","author":[{"family":"Wang","given":"Jiyao"},{"family":"Zhang","given":"Qilin"},{"family":"Yang","given":"Bin"},{"family":"Zhang","given":"Binghan"}],"issued":{"date-parts":[["2023",1]]}}}],"schema":"https://github.com/citation-style-language/schema/raw/master/csl-citation.json"} </w:instrText>
      </w:r>
      <w:r w:rsidR="007D27E5">
        <w:rPr>
          <w:rFonts w:ascii="Times New Roman" w:hAnsi="Times New Roman" w:cs="Times New Roman"/>
          <w:sz w:val="24"/>
        </w:rPr>
        <w:fldChar w:fldCharType="separate"/>
      </w:r>
      <w:r w:rsidR="007D27E5" w:rsidRPr="007D27E5">
        <w:rPr>
          <w:rFonts w:ascii="Times New Roman" w:hAnsi="Times New Roman" w:cs="Times New Roman"/>
          <w:sz w:val="24"/>
        </w:rPr>
        <w:t>(J. Wang et al. 2023)</w:t>
      </w:r>
      <w:r w:rsidR="007D27E5">
        <w:rPr>
          <w:rFonts w:ascii="Times New Roman" w:hAnsi="Times New Roman" w:cs="Times New Roman"/>
          <w:sz w:val="24"/>
        </w:rPr>
        <w:fldChar w:fldCharType="end"/>
      </w:r>
      <w:r w:rsidR="0075492E" w:rsidRPr="00A70651">
        <w:rPr>
          <w:rFonts w:ascii="Times New Roman" w:hAnsi="Times New Roman" w:cs="Times New Roman"/>
          <w:sz w:val="24"/>
        </w:rPr>
        <w:t xml:space="preserve">. For </w:t>
      </w:r>
      <w:bookmarkStart w:id="3" w:name="OLE_LINK16"/>
      <w:r w:rsidR="0075492E" w:rsidRPr="00A70651">
        <w:rPr>
          <w:rFonts w:ascii="Times New Roman" w:hAnsi="Times New Roman" w:cs="Times New Roman"/>
          <w:sz w:val="24"/>
        </w:rPr>
        <w:t>historic buildings and cultural heritage</w:t>
      </w:r>
      <w:bookmarkEnd w:id="3"/>
      <w:r w:rsidR="0075492E" w:rsidRPr="00A70651">
        <w:rPr>
          <w:rFonts w:ascii="Times New Roman" w:hAnsi="Times New Roman" w:cs="Times New Roman"/>
          <w:sz w:val="24"/>
        </w:rPr>
        <w:t>, 3D reconstruction offers a way to protect and document these priceless treasures</w:t>
      </w:r>
      <w:r w:rsidR="00E92ADC" w:rsidRPr="00A70651">
        <w:rPr>
          <w:rFonts w:ascii="Times New Roman" w:hAnsi="Times New Roman" w:cs="Times New Roman"/>
          <w:sz w:val="24"/>
        </w:rPr>
        <w:t>. By creating accurate 3D models, these buildings can be analyzed in detail, restoration options can be designed, and even historic buildings can be reconstructed where the original structure has been damaged or lost</w:t>
      </w:r>
      <w:r w:rsidR="00E92ADC">
        <w:rPr>
          <w:rFonts w:ascii="Times New Roman" w:hAnsi="Times New Roman" w:cs="Times New Roman"/>
          <w:sz w:val="24"/>
        </w:rPr>
        <w:t xml:space="preserve"> </w:t>
      </w:r>
      <w:r w:rsidR="00E92ADC">
        <w:rPr>
          <w:rFonts w:ascii="Times New Roman" w:hAnsi="Times New Roman" w:cs="Times New Roman"/>
          <w:sz w:val="24"/>
        </w:rPr>
        <w:fldChar w:fldCharType="begin"/>
      </w:r>
      <w:r w:rsidR="00E92ADC">
        <w:rPr>
          <w:rFonts w:ascii="Times New Roman" w:hAnsi="Times New Roman" w:cs="Times New Roman"/>
          <w:sz w:val="24"/>
        </w:rPr>
        <w:instrText xml:space="preserve"> ADDIN ZOTERO_ITEM CSL_CITATION {"citationID":"1jXSVdHm","properties":{"formattedCitation":"(Ragia, Sarri, and Mania 2015; Gregor et al. 2014)","plainCitation":"(Ragia, Sarri, and Mania 2015; Gregor et al. 2014)","noteIndex":0},"citationItems":[{"id":2620,"uris":["http://zotero.org/users/12193767/items/DJJWG2K8"],"itemData":{"id":2620,"type":"paper-conference","abstract":"This paper puts forward a 3D reconstruction methodology applied to the restoration of historic buildings taking advantage of the combined speed, range and accuracy of a total geodetic station. The measurements of geo-referenced points produced a fully interactive and photorealistic geometric mesh of an historic monument named `Neoria'. `Neoria' is a Venetian building located by the old harbour at Chania, Crete, Greece. The integration of tacheometry acquisition and computer graphics puts forward a novel integrated software framework for the accurate 3D reconstruction of a historical building. The main technical challenge of this work was the production of an accurate 3D mesh based on a sufficient number of tacheometry measurements acquired fast and at low-cost. Interpolation methods ensured that a detailed geometric mesh was constructed based on a few points. Advanced interactive functionalities are offered to the user in relation to identifying restoration areas and visualizing the outcome of such works in a fully interactive application based on game engine technologies. Moreover, the user could photorealistically visualize the actual or restored monument and calculate distances between points.","container-title":"2015 1st International Conference on Geographical Information Systems Theory, Applications and Management (GISTAM)","event-title":"2015 1st International Conference on Geographical Information Systems Theory, Applications and Management (GISTAM)","language":"en","page":"1-9","source":"IEEE Xplore","title":"3D reconstruction and visualization of alternatives for restoration of historic buildings: A new approach","title-short":"3D reconstruction and visualization of alternatives for restoration of historic buildings","URL":"https://ieeexplore.ieee.org/abstract/document/7512211?casa_token=jr76KV47W_8AAAAA:nbiQhYOk-vW2WikLN5_TE8VyKhsjEiDx1DREk0CNjCDlp3_UTsJH3VIYfNU4MIFb6xbxs73cI_2-","author":[{"family":"Ragia","given":"Lemonia"},{"family":"Sarri","given":"Froso"},{"family":"Mania","given":"Katerina"}],"accessed":{"date-parts":[["2024",4,6]]},"issued":{"date-parts":[["2015",4]]}}},{"id":2618,"uris":["http://zotero.org/users/12193767/items/B4S2TQJS"],"itemData":{"id":2618,"type":"article-journal","abstract":"Due to recent improvements in 3D acquisition and shape processing technology, the digitization of Cultural Heritage (CH) artifacts is gaining increased application in context of archival and archaeological research. This increasing availability of acquisition technologies also implies a need for intelligent processing methods that can cope with imperfect object scans. Speciﬁcally for Cultural Heritage objects, besides imperfections given by the digitization process, also the original artifact objects may be imperfect due to deterioration or fragmentation processes. Currently, the reconstruction of previously digitized CH artifacts is mostly performed manually by expert users reassembling fragment parts and completing imperfect objects by modeling. However, more automatic methods for CH object repair and completion are needed to cope with increasingly large data becoming available.","container-title":"Eurographics Workshop on Graphics and Cultural Heritage","DOI":"10.2312/GCH.20141311","ISSN":"2312-6124","language":"en","note":"dimensions: 10 pages\nISBN: 9783905674637\npublisher: [object Object]","page":"10 pages","source":"DOI.org (Datacite)","title":"Towards Automated 3D Reconstruction of Defective Cultural Heritage Objects","author":[{"family":"Gregor","given":"Robert"},{"family":"Sipiran","given":"Ivan"},{"family":"Papaioannou","given":"Georgios"},{"family":"Schreck","given":"Tobias"},{"family":"Andreadis","given":"Anthousis"},{"family":"Mavridis","given":"Pavlos"}],"issued":{"date-parts":[["2014"]]}}}],"schema":"https://github.com/citation-style-language/schema/raw/master/csl-citation.json"} </w:instrText>
      </w:r>
      <w:r w:rsidR="00E92ADC">
        <w:rPr>
          <w:rFonts w:ascii="Times New Roman" w:hAnsi="Times New Roman" w:cs="Times New Roman"/>
          <w:sz w:val="24"/>
        </w:rPr>
        <w:fldChar w:fldCharType="separate"/>
      </w:r>
      <w:r w:rsidR="00E92ADC" w:rsidRPr="00E92ADC">
        <w:rPr>
          <w:rFonts w:ascii="Times New Roman" w:hAnsi="Times New Roman" w:cs="Times New Roman"/>
          <w:sz w:val="24"/>
        </w:rPr>
        <w:t>(Ragia, Sarri, and Mania 2015; Gregor et al. 2014)</w:t>
      </w:r>
      <w:r w:rsidR="00E92ADC">
        <w:rPr>
          <w:rFonts w:ascii="Times New Roman" w:hAnsi="Times New Roman" w:cs="Times New Roman"/>
          <w:sz w:val="24"/>
        </w:rPr>
        <w:fldChar w:fldCharType="end"/>
      </w:r>
      <w:r w:rsidR="0075492E" w:rsidRPr="00A70651">
        <w:rPr>
          <w:rFonts w:ascii="Times New Roman" w:hAnsi="Times New Roman" w:cs="Times New Roman"/>
          <w:sz w:val="24"/>
        </w:rPr>
        <w:t xml:space="preserve">. After natural </w:t>
      </w:r>
      <w:bookmarkStart w:id="4" w:name="OLE_LINK17"/>
      <w:r w:rsidR="0075492E" w:rsidRPr="00A70651">
        <w:rPr>
          <w:rFonts w:ascii="Times New Roman" w:hAnsi="Times New Roman" w:cs="Times New Roman"/>
          <w:sz w:val="24"/>
        </w:rPr>
        <w:t>disaster</w:t>
      </w:r>
      <w:bookmarkEnd w:id="4"/>
      <w:r w:rsidR="0075492E" w:rsidRPr="00A70651">
        <w:rPr>
          <w:rFonts w:ascii="Times New Roman" w:hAnsi="Times New Roman" w:cs="Times New Roman"/>
          <w:sz w:val="24"/>
        </w:rPr>
        <w:t xml:space="preserve">s (such as </w:t>
      </w:r>
      <w:bookmarkStart w:id="5" w:name="OLE_LINK18"/>
      <w:r w:rsidR="0075492E" w:rsidRPr="00A70651">
        <w:rPr>
          <w:rFonts w:ascii="Times New Roman" w:hAnsi="Times New Roman" w:cs="Times New Roman"/>
          <w:sz w:val="24"/>
        </w:rPr>
        <w:t xml:space="preserve">earthquakes, floods, </w:t>
      </w:r>
      <w:r w:rsidR="00C801B6">
        <w:rPr>
          <w:rFonts w:ascii="Times New Roman" w:hAnsi="Times New Roman" w:cs="Times New Roman"/>
          <w:sz w:val="24"/>
        </w:rPr>
        <w:t xml:space="preserve">and </w:t>
      </w:r>
      <w:r w:rsidR="0075492E" w:rsidRPr="00A70651">
        <w:rPr>
          <w:rFonts w:ascii="Times New Roman" w:hAnsi="Times New Roman" w:cs="Times New Roman"/>
          <w:sz w:val="24"/>
        </w:rPr>
        <w:t>typhoons</w:t>
      </w:r>
      <w:bookmarkEnd w:id="5"/>
      <w:r w:rsidR="0075492E" w:rsidRPr="00A70651">
        <w:rPr>
          <w:rFonts w:ascii="Times New Roman" w:hAnsi="Times New Roman" w:cs="Times New Roman"/>
          <w:sz w:val="24"/>
        </w:rPr>
        <w:t xml:space="preserve">) occur, 3D reconstruction technology can quickly provide detailed views of damaged </w:t>
      </w:r>
      <w:r w:rsidR="00117B1A">
        <w:rPr>
          <w:rFonts w:ascii="Times New Roman" w:hAnsi="Times New Roman" w:cs="Times New Roman" w:hint="eastAsia"/>
          <w:sz w:val="24"/>
        </w:rPr>
        <w:t>areas</w:t>
      </w:r>
      <w:r w:rsidR="0075492E" w:rsidRPr="00A70651">
        <w:rPr>
          <w:rFonts w:ascii="Times New Roman" w:hAnsi="Times New Roman" w:cs="Times New Roman"/>
          <w:sz w:val="24"/>
        </w:rPr>
        <w:t>, help assess the extent of damage, guide emergency response and reconstruction work, and effectively reduce the impact of disasters</w:t>
      </w:r>
      <w:r w:rsidR="000630D2">
        <w:rPr>
          <w:rFonts w:ascii="Times New Roman" w:hAnsi="Times New Roman" w:cs="Times New Roman"/>
          <w:sz w:val="24"/>
        </w:rPr>
        <w:fldChar w:fldCharType="begin"/>
      </w:r>
      <w:r w:rsidR="000630D2">
        <w:rPr>
          <w:rFonts w:ascii="Times New Roman" w:hAnsi="Times New Roman" w:cs="Times New Roman"/>
          <w:sz w:val="24"/>
        </w:rPr>
        <w:instrText xml:space="preserve"> ADDIN ZOTERO_ITEM CSL_CITATION {"citationID":"ghr7QEue","properties":{"formattedCitation":"(Yamazaki et al. 2017)","plainCitation":"(Yamazaki et al. 2017)","noteIndex":0},"citationItems":[{"id":2625,"uris":["http://zotero.org/users/12193767/items/XWGCE578"],"itemData":{"id":2625,"type":"paper-conference","abstract":"Unmanned Aerial Vehicles (UAVs) are becoming an efficient tool of high-resolution image collection for the places that are difficult to access or observe from the ground. In this study, UAV flights were carried out by the authors over various damage sites due to the 2016 Kumamoto, Japan earthquake, such as surface faulting, overturned tombstones, landslides, collapsed buildings and a bridge. The UAV flights captured high-resolution video footages and photos, and using them, three-dimensional (3D) models were developed based on a SfM (Structure-from-Motion) technique. The developed models could depict the damage situations vividly, and the accuracy was evaluated through comparison with aerial photos and field measurement results.","container-title":"2017 IEEE International Geoscience and Remote Sensing Symposium (IGARSS)","DOI":"10.1109/IGARSS.2017.8127673","event-title":"2017 IEEE International Geoscience and Remote Sensing Symposium (IGARSS)","language":"en","note":"ISSN: 2153-7003","page":"3182-3185","source":"IEEE Xplore","title":"Damage assessment and 3d modeling by UAV flights after the 2016 Kumamoto, Japan earthquake","URL":"https://ieeexplore.ieee.org/document/8127673","author":[{"family":"Yamazaki","given":"Fumio"},{"family":"Kubo","given":"Kasumi"},{"family":"Tanabe","given":"Ryoto"},{"family":"Liu","given":"Wen"}],"accessed":{"date-parts":[["2024",4,6]]},"issued":{"date-parts":[["2017",7]]}}}],"schema":"https://github.com/citation-style-language/schema/raw/master/csl-citation.json"} </w:instrText>
      </w:r>
      <w:r w:rsidR="000630D2">
        <w:rPr>
          <w:rFonts w:ascii="Times New Roman" w:hAnsi="Times New Roman" w:cs="Times New Roman"/>
          <w:sz w:val="24"/>
        </w:rPr>
        <w:fldChar w:fldCharType="separate"/>
      </w:r>
      <w:r w:rsidR="000630D2" w:rsidRPr="000630D2">
        <w:rPr>
          <w:rFonts w:ascii="Times New Roman" w:hAnsi="Times New Roman" w:cs="Times New Roman"/>
          <w:sz w:val="24"/>
        </w:rPr>
        <w:t>(Yamazaki et al. 2017)</w:t>
      </w:r>
      <w:r w:rsidR="000630D2">
        <w:rPr>
          <w:rFonts w:ascii="Times New Roman" w:hAnsi="Times New Roman" w:cs="Times New Roman"/>
          <w:sz w:val="24"/>
        </w:rPr>
        <w:fldChar w:fldCharType="end"/>
      </w:r>
      <w:r w:rsidR="0075492E" w:rsidRPr="00A70651">
        <w:rPr>
          <w:rFonts w:ascii="Times New Roman" w:hAnsi="Times New Roman" w:cs="Times New Roman"/>
          <w:sz w:val="24"/>
        </w:rPr>
        <w:t>.</w:t>
      </w:r>
    </w:p>
    <w:p w14:paraId="75C9F644" w14:textId="5BA07162" w:rsidR="0075492E" w:rsidRPr="00A70651" w:rsidRDefault="0075492E" w:rsidP="00F0120A">
      <w:pPr>
        <w:spacing w:line="360" w:lineRule="auto"/>
        <w:rPr>
          <w:rFonts w:ascii="Times New Roman" w:hAnsi="Times New Roman" w:cs="Times New Roman"/>
          <w:sz w:val="24"/>
        </w:rPr>
      </w:pPr>
      <w:proofErr w:type="gramStart"/>
      <w:r w:rsidRPr="00A70651">
        <w:rPr>
          <w:rFonts w:ascii="Times New Roman" w:hAnsi="Times New Roman" w:cs="Times New Roman"/>
          <w:sz w:val="24"/>
        </w:rPr>
        <w:t>It can be seen that 3D</w:t>
      </w:r>
      <w:proofErr w:type="gramEnd"/>
      <w:r w:rsidRPr="00A70651">
        <w:rPr>
          <w:rFonts w:ascii="Times New Roman" w:hAnsi="Times New Roman" w:cs="Times New Roman"/>
          <w:sz w:val="24"/>
        </w:rPr>
        <w:t xml:space="preserve"> reconstruction technology can significantly improve various aspects of civil infrastructure such as design, construction, management and protection efficiency, and is one of the indispensable technologies for the development of modern cities and society. However, the application of 3D reconstruction technology in the civil engineering field is still in its infancy (Ma </w:t>
      </w:r>
      <w:r w:rsidRPr="00A70651">
        <w:rPr>
          <w:rFonts w:ascii="Times New Roman" w:hAnsi="Times New Roman" w:cs="Times New Roman"/>
          <w:sz w:val="24"/>
        </w:rPr>
        <w:lastRenderedPageBreak/>
        <w:t>and Liu 2018) and has not fully met the requirements in terms of accuracy, operation time, and automation. Therefore, there is an urgent need to conduct more research to meet the needs of civil infrastructure various potential and valuable applications.</w:t>
      </w:r>
    </w:p>
    <w:p w14:paraId="7D0B931D" w14:textId="0B290656" w:rsidR="005C757C" w:rsidRPr="00A70651" w:rsidRDefault="005C757C" w:rsidP="00F0120A">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1.2 Motivation</w:t>
      </w:r>
    </w:p>
    <w:p w14:paraId="2D9B1760" w14:textId="4773A91E" w:rsidR="00BE56C4" w:rsidRPr="00A70651" w:rsidRDefault="00BE56C4" w:rsidP="009E3B6F">
      <w:pPr>
        <w:pStyle w:val="af2"/>
        <w:widowControl/>
        <w:spacing w:beforeAutospacing="0" w:afterAutospacing="0" w:line="360" w:lineRule="auto"/>
        <w:jc w:val="both"/>
        <w:rPr>
          <w:rFonts w:ascii="Times New Roman" w:hAnsi="Times New Roman"/>
          <w:color w:val="000000"/>
        </w:rPr>
      </w:pPr>
      <w:r w:rsidRPr="00A70651">
        <w:rPr>
          <w:rFonts w:ascii="Times New Roman" w:hAnsi="Times New Roman"/>
          <w:color w:val="000000"/>
        </w:rPr>
        <w:t xml:space="preserve">The motivation of this research includes three aspects. The first is the </w:t>
      </w:r>
      <w:proofErr w:type="gramStart"/>
      <w:r w:rsidRPr="00A70651">
        <w:rPr>
          <w:rFonts w:ascii="Times New Roman" w:hAnsi="Times New Roman"/>
          <w:color w:val="000000"/>
        </w:rPr>
        <w:t>current status</w:t>
      </w:r>
      <w:proofErr w:type="gramEnd"/>
      <w:r w:rsidRPr="00A70651">
        <w:rPr>
          <w:rFonts w:ascii="Times New Roman" w:hAnsi="Times New Roman"/>
          <w:color w:val="000000"/>
        </w:rPr>
        <w:t xml:space="preserve"> of 3D reconstruction technology itself, the second is the application of 3D reconstruction technology in the field of civil infrastructure, and the third is my background.</w:t>
      </w:r>
    </w:p>
    <w:p w14:paraId="3EE83AB5" w14:textId="689A37A2" w:rsidR="0034268B" w:rsidRPr="00A70651" w:rsidRDefault="0034268B" w:rsidP="009E3B6F">
      <w:pPr>
        <w:pStyle w:val="af2"/>
        <w:widowControl/>
        <w:spacing w:beforeAutospacing="0" w:afterAutospacing="0" w:line="360" w:lineRule="auto"/>
        <w:jc w:val="both"/>
        <w:rPr>
          <w:rFonts w:ascii="Times New Roman" w:hAnsi="Times New Roman"/>
          <w:color w:val="000000"/>
        </w:rPr>
      </w:pPr>
      <w:r w:rsidRPr="00A70651">
        <w:rPr>
          <w:rFonts w:ascii="Times New Roman" w:hAnsi="Times New Roman"/>
          <w:color w:val="000000"/>
        </w:rPr>
        <w:t>（</w:t>
      </w:r>
      <w:r w:rsidRPr="00A70651">
        <w:rPr>
          <w:rFonts w:ascii="Times New Roman" w:hAnsi="Times New Roman"/>
          <w:color w:val="000000"/>
        </w:rPr>
        <w:t>1</w:t>
      </w:r>
      <w:r w:rsidRPr="00A70651">
        <w:rPr>
          <w:rFonts w:ascii="Times New Roman" w:hAnsi="Times New Roman"/>
          <w:color w:val="000000"/>
        </w:rPr>
        <w:t>）</w:t>
      </w:r>
      <w:r w:rsidR="00BE56C4" w:rsidRPr="00A70651">
        <w:rPr>
          <w:rFonts w:ascii="Times New Roman" w:hAnsi="Times New Roman"/>
          <w:color w:val="000000"/>
        </w:rPr>
        <w:t>Current status of 3D reconstruction technology</w:t>
      </w:r>
    </w:p>
    <w:p w14:paraId="280E6B2B" w14:textId="381E3E5A" w:rsidR="0034268B" w:rsidRPr="00A70651" w:rsidRDefault="00D85E46" w:rsidP="009E3B6F">
      <w:pPr>
        <w:pStyle w:val="af2"/>
        <w:widowControl/>
        <w:spacing w:beforeAutospacing="0" w:afterAutospacing="0" w:line="360" w:lineRule="auto"/>
        <w:jc w:val="both"/>
        <w:rPr>
          <w:rFonts w:ascii="Times New Roman" w:hAnsi="Times New Roman"/>
          <w:color w:val="000000"/>
        </w:rPr>
      </w:pPr>
      <w:r w:rsidRPr="00A70651">
        <w:rPr>
          <w:rFonts w:ascii="Times New Roman" w:hAnsi="Times New Roman"/>
          <w:color w:val="000000"/>
        </w:rPr>
        <w:t xml:space="preserve">With the rapid growth of computing power and the continuous advancement of image processing technology, 3D reconstruction technology has achieved significant development. These technologies not only provide richer and more accurate spatial information than traditional 2D images, but also </w:t>
      </w:r>
      <w:proofErr w:type="gramStart"/>
      <w:r w:rsidRPr="00A70651">
        <w:rPr>
          <w:rFonts w:ascii="Times New Roman" w:hAnsi="Times New Roman"/>
          <w:color w:val="000000"/>
        </w:rPr>
        <w:t>open up</w:t>
      </w:r>
      <w:proofErr w:type="gramEnd"/>
      <w:r w:rsidRPr="00A70651">
        <w:rPr>
          <w:rFonts w:ascii="Times New Roman" w:hAnsi="Times New Roman"/>
          <w:color w:val="000000"/>
        </w:rPr>
        <w:t xml:space="preserve"> new research and application areas. Despite this, 3D reconstruction technology, which is a core technology in many fields such as computer graphics, computer vision, and virtual reality</w:t>
      </w:r>
      <w:r w:rsidR="000630D2">
        <w:rPr>
          <w:rFonts w:ascii="Times New Roman" w:hAnsi="Times New Roman"/>
          <w:color w:val="000000"/>
        </w:rPr>
        <w:fldChar w:fldCharType="begin"/>
      </w:r>
      <w:r w:rsidR="000630D2">
        <w:rPr>
          <w:rFonts w:ascii="Times New Roman" w:hAnsi="Times New Roman"/>
          <w:color w:val="000000"/>
        </w:rPr>
        <w:instrText xml:space="preserve"> ADDIN ZOTERO_ITEM CSL_CITATION {"citationID":"KmnDlZr1","properties":{"formattedCitation":"(\\uc0\\u8216{}3D Reconstruction\\uc0\\u8217{} 2023)","plainCitation":"(‘3D Reconstruction’ 2023)","noteIndex":0},"citationItems":[{"id":2550,"uris":["http://zotero.org/users/12193767/items/X5DWH2HL"],"itemData":{"id":2550,"type":"entry-encyclopedia","abstract":"In computer vision and computer graphics, 3D reconstruction is the process of capturing the shape and appearance of real objects.\nThis process can be accomplished either by active or passive methods. If the model is allowed to change its shape in time, this is referred to as non-rigid or spatio-temporal reconstruction.","container-title":"Wikipedia","language":"en","license":"Creative Commons Attribution-ShareAlike License","note":"Page Version ID: 1192066416","source":"Wikipedia","title":"3D reconstruction","URL":"https://en.wikipedia.org/w/index.php?title=3D_reconstruction&amp;oldid=1192066416","accessed":{"date-parts":[["2024",4,4]]},"issued":{"date-parts":[["2023",12,27]]}}}],"schema":"https://github.com/citation-style-language/schema/raw/master/csl-citation.json"} </w:instrText>
      </w:r>
      <w:r w:rsidR="000630D2">
        <w:rPr>
          <w:rFonts w:ascii="Times New Roman" w:hAnsi="Times New Roman"/>
          <w:color w:val="000000"/>
        </w:rPr>
        <w:fldChar w:fldCharType="separate"/>
      </w:r>
      <w:r w:rsidR="000630D2" w:rsidRPr="000630D2">
        <w:rPr>
          <w:rFonts w:ascii="Times New Roman" w:hAnsi="Times New Roman"/>
        </w:rPr>
        <w:t>(‘3D Reconstruction’ 2023)</w:t>
      </w:r>
      <w:r w:rsidR="000630D2">
        <w:rPr>
          <w:rFonts w:ascii="Times New Roman" w:hAnsi="Times New Roman"/>
          <w:color w:val="000000"/>
        </w:rPr>
        <w:fldChar w:fldCharType="end"/>
      </w:r>
      <w:r w:rsidRPr="00A70651">
        <w:rPr>
          <w:rFonts w:ascii="Times New Roman" w:hAnsi="Times New Roman"/>
          <w:color w:val="000000"/>
        </w:rPr>
        <w:t>, is still difficult to handle in terms of processing complex scenes</w:t>
      </w:r>
      <w:r w:rsidR="00F07F97">
        <w:rPr>
          <w:rFonts w:ascii="Times New Roman" w:hAnsi="Times New Roman"/>
          <w:color w:val="000000"/>
        </w:rPr>
        <w:fldChar w:fldCharType="begin"/>
      </w:r>
      <w:r w:rsidR="00F07F97">
        <w:rPr>
          <w:rFonts w:ascii="Times New Roman" w:hAnsi="Times New Roman"/>
          <w:color w:val="000000"/>
        </w:rPr>
        <w:instrText xml:space="preserve"> ADDIN ZOTERO_ITEM CSL_CITATION {"citationID":"cm9c5ehg","properties":{"formattedCitation":"(Kang et al. 2020)","plainCitation":"(Kang et al. 2020)","noteIndex":0},"citationItems":[{"id":2216,"uris":["http://zotero.org/users/12193767/items/8TRSNQ93"],"itemData":{"id":2216,"type":"article-journal","abstract":"Indoor environment model reconstruction has emerged as a significant and challenging task in terms of the provision of a semantically rich and geometrically accurate indoor model. Recently, there has been an increasing amount of research related to indoor environment reconstruction. Therefore, this paper reviews the state-of-the-art techniques for the three-dimensional (3D) reconstruction of indoor environments. First, some of the available benchmark datasets for 3D reconstruction of indoor environments are described and discussed. Then, data collection of 3D indoor spaces is briefly summarized. Furthermore, an overview of the geometric, semantic, and topological reconstruction of the indoor environment is presented, where the existing methodologies, advantages, and disadvantages of these three reconstruction types are analyzed and summarized. Finally, future research directions, including technique challenges and trends, are discussed for the purpose of promoting future research interest. It can be concluded that most of the existing indoor environment reconstruction methods are based on the strong Manhattan assumption, which may not be true in a real indoor environment, hence limiting the effectiveness and robustness of existing indoor environment reconstruction methods. Moreover, based on the hierarchical pyramid structures and the learnable parameters of deep-learning architectures, multi-task collaborative schemes to share parameters and to jointly optimize each other using redundant and complementary information from different perspectives show their potential for the 3D reconstruction of indoor environments. Furthermore, indoor–outdoor space seamless integration to achieve a full representation of both interior and exterior buildings is also heavily in demand.","container-title":"ISPRS International Journal of Geo-Information","DOI":"10.3390/ijgi9050330","ISSN":"2220-9964","issue":"5","language":"en","license":"http://creativecommons.org/licenses/by/3.0/","note":"number: 5\npublisher: Multidisciplinary Digital Publishing Institute","page":"330","source":"www.mdpi.com","title":"A Review of Techniques for 3D Reconstruction of Indoor Environments","volume":"9","author":[{"family":"Kang","given":"Zhizhong"},{"family":"Yang","given":"Juntao"},{"family":"Yang","given":"Zhou"},{"family":"Cheng","given":"Sai"}],"issued":{"date-parts":[["2020",5]]}}}],"schema":"https://github.com/citation-style-language/schema/raw/master/csl-citation.json"} </w:instrText>
      </w:r>
      <w:r w:rsidR="00F07F97">
        <w:rPr>
          <w:rFonts w:ascii="Times New Roman" w:hAnsi="Times New Roman"/>
          <w:color w:val="000000"/>
        </w:rPr>
        <w:fldChar w:fldCharType="separate"/>
      </w:r>
      <w:r w:rsidR="00F07F97" w:rsidRPr="00F07F97">
        <w:rPr>
          <w:rFonts w:ascii="Times New Roman" w:hAnsi="Times New Roman"/>
        </w:rPr>
        <w:t>(Kang et al. 2020)</w:t>
      </w:r>
      <w:r w:rsidR="00F07F97">
        <w:rPr>
          <w:rFonts w:ascii="Times New Roman" w:hAnsi="Times New Roman"/>
          <w:color w:val="000000"/>
        </w:rPr>
        <w:fldChar w:fldCharType="end"/>
      </w:r>
      <w:r w:rsidRPr="00A70651">
        <w:rPr>
          <w:rFonts w:ascii="Times New Roman" w:hAnsi="Times New Roman"/>
          <w:color w:val="000000"/>
        </w:rPr>
        <w:t xml:space="preserve">, </w:t>
      </w:r>
      <w:bookmarkStart w:id="6" w:name="OLE_LINK19"/>
      <w:r w:rsidRPr="00A70651">
        <w:rPr>
          <w:rFonts w:ascii="Times New Roman" w:hAnsi="Times New Roman"/>
          <w:color w:val="000000"/>
        </w:rPr>
        <w:t>modelling accuracy</w:t>
      </w:r>
      <w:bookmarkEnd w:id="6"/>
      <w:r w:rsidR="00F07F97">
        <w:rPr>
          <w:rFonts w:ascii="Times New Roman" w:hAnsi="Times New Roman"/>
          <w:color w:val="000000"/>
        </w:rPr>
        <w:fldChar w:fldCharType="begin"/>
      </w:r>
      <w:r w:rsidR="00F07F97">
        <w:rPr>
          <w:rFonts w:ascii="Times New Roman" w:hAnsi="Times New Roman"/>
          <w:color w:val="000000"/>
        </w:rPr>
        <w:instrText xml:space="preserve"> ADDIN ZOTERO_ITEM CSL_CITATION {"citationID":"oro7Qc1H","properties":{"formattedCitation":"(C. Liu et al. 2021)","plainCitation":"(C. Liu et al. 2021)","noteIndex":0},"citationItems":[{"id":2630,"uris":["http://zotero.org/users/12193767/items/V5G8D3KA"],"itemData":{"id":2630,"type":"article-journal","abstract":"Three-dimensional (3D) reconstruction of shapes is an important research topic in the fields of computer vision, computer graphics, pattern recognition, and virtual reality. Existing 3D reconstruction methods usually suffer from two bottlenecks: (1) they involve multiple manually designed states which can lead to cumulative errors, but can hardly learn semantic features of 3D shapes automatically; (2) they depend heavily on the content and quality of images, as well as precisely calibrated cameras. As a result, it is difficult to improve the reconstruction accuracy of those methods. 3D reconstruction methods based on deep learning overcome both of these bottlenecks by automatically learning semantic features of 3D shapes from low-quality images using deep networks. However, while these methods have various architectures, in-depth analysis and comparisons of them are unavailable so far. We present a comprehensive survey of 3D reconstruction methods based on deep learning. First, based on different deep learning model architectures, we divide 3D reconstruction methods based on deep learning into four types, recurrent neural network, deep autoencoder, generative adversarial network, and convolutional neural network based methods, and analyze the corresponding methodologies carefully. Second, we investigate four representative databases that are commonly used by the above methods in detail. Third, we give a comprehensive comparison of 3D reconstruction methods based on deep learning, which consists of the results of different methods with respect to the same database, the results of each method with respect to different databases, and the robustness of each method with respect to the number of views. Finally, we discuss future development of 3D reconstruction methods based on deep learning.","container-title":"Frontiers of Information Technology &amp; Electronic Engineering","DOI":"10.1631/FITEE.2000068","ISSN":"2095-9230","issue":"5","journalAbbreviation":"Front Inform Technol Electron Eng","language":"en","page":"652-672","source":"Springer Link","title":"Deep3D reconstruction: methods, data, and challenges","title-short":"Deep3D reconstruction","volume":"22","author":[{"family":"Liu","given":"Caixia"},{"family":"Kong","given":"Dehui"},{"family":"Wang","given":"Shaofan"},{"family":"Wang","given":"Zhiyong"},{"family":"Li","given":"Jinghua"},{"family":"Yin","given":"Baocai"}],"issued":{"date-parts":[["2021",5,1]]}}}],"schema":"https://github.com/citation-style-language/schema/raw/master/csl-citation.json"} </w:instrText>
      </w:r>
      <w:r w:rsidR="00F07F97">
        <w:rPr>
          <w:rFonts w:ascii="Times New Roman" w:hAnsi="Times New Roman"/>
          <w:color w:val="000000"/>
        </w:rPr>
        <w:fldChar w:fldCharType="separate"/>
      </w:r>
      <w:r w:rsidR="00F07F97" w:rsidRPr="00F07F97">
        <w:rPr>
          <w:rFonts w:ascii="Times New Roman" w:hAnsi="Times New Roman"/>
        </w:rPr>
        <w:t>(C. Liu et al. 2021)</w:t>
      </w:r>
      <w:r w:rsidR="00F07F97">
        <w:rPr>
          <w:rFonts w:ascii="Times New Roman" w:hAnsi="Times New Roman"/>
          <w:color w:val="000000"/>
        </w:rPr>
        <w:fldChar w:fldCharType="end"/>
      </w:r>
      <w:r w:rsidRPr="00A70651">
        <w:rPr>
          <w:rFonts w:ascii="Times New Roman" w:hAnsi="Times New Roman"/>
          <w:color w:val="000000"/>
        </w:rPr>
        <w:t xml:space="preserve">, improving reconstruction </w:t>
      </w:r>
      <w:bookmarkStart w:id="7" w:name="OLE_LINK20"/>
      <w:r w:rsidRPr="00A70651">
        <w:rPr>
          <w:rFonts w:ascii="Times New Roman" w:hAnsi="Times New Roman"/>
          <w:color w:val="000000"/>
        </w:rPr>
        <w:t>speed</w:t>
      </w:r>
      <w:bookmarkEnd w:id="7"/>
      <w:r w:rsidR="00254C56">
        <w:rPr>
          <w:rFonts w:ascii="Times New Roman" w:hAnsi="Times New Roman" w:hint="eastAsia"/>
          <w:color w:val="000000"/>
        </w:rPr>
        <w:t xml:space="preserve">, </w:t>
      </w:r>
      <w:r w:rsidR="00254C56" w:rsidRPr="00A70651">
        <w:rPr>
          <w:rFonts w:ascii="Times New Roman" w:hAnsi="Times New Roman"/>
          <w:color w:val="000000"/>
        </w:rPr>
        <w:t>being difficult to use in real-time</w:t>
      </w:r>
      <w:r w:rsidR="00254C56">
        <w:rPr>
          <w:rFonts w:ascii="Times New Roman" w:hAnsi="Times New Roman"/>
          <w:color w:val="000000"/>
        </w:rPr>
        <w:t xml:space="preserve"> </w:t>
      </w:r>
      <w:r w:rsidR="00F07F97">
        <w:rPr>
          <w:rFonts w:ascii="Times New Roman" w:hAnsi="Times New Roman"/>
          <w:color w:val="000000"/>
        </w:rPr>
        <w:fldChar w:fldCharType="begin"/>
      </w:r>
      <w:r w:rsidR="00F07F97">
        <w:rPr>
          <w:rFonts w:ascii="Times New Roman" w:hAnsi="Times New Roman"/>
          <w:color w:val="000000"/>
        </w:rPr>
        <w:instrText xml:space="preserve"> ADDIN ZOTERO_ITEM CSL_CITATION {"citationID":"fIAxWM2T","properties":{"formattedCitation":"(Cheng et al. 2022)","plainCitation":"(Cheng et al. 2022)","noteIndex":0},"citationItems":[{"id":2632,"uris":["http://zotero.org/users/12193767/items/7W9JJDK5"],"itemData":{"id":2632,"type":"article-journal","abstract":"The ability of drones to access disaster areas has been proven powerful and flexible for acquiring first-hand optical imagery data for environmental observation. However, such imagery data usually undergo postprocessing, and the three-dimensional (3D) products are mainly for accurate land surveys. The postprocessing procedure is too time-consuming to meet instant decision support and rescue response requirements. Therefore, this paper intends to develop a systematic workflow that is able to achieve on-the-fly 3D reconstruction in disaster areas by optical imagery sequentially acquired by drones. This study proposes a strategy to spatially link sequential images (SLSI) for image localization and suitable stereopair selection. In addition, the criteria for valid epipolar stereoapair determination are developed to make the 3D dense reconstruction more automatic and effective. The 3D digital land surface can be gradually reconstructed and expanded in the computer system while the drone is capturing new images. This paper utilizes the imagery dataset of collapsed buildings induced by the 2016 Kumamoto earthquake in Japan to simulate the more effective 3D reconstruction. Although the accuracy of the consequence is reported to be closely one meter, the mean data processing time for every image can achieve the level by approximately ten seconds while performing the proposed scheme on an iMac with Intel Core i5 and 16 GB random access memory (RAM). As a result, the efficiency and computational power needed are significantly reduced to support emergency applications soon after a disaster occurs.","container-title":"Automation in Construction","DOI":"10.1016/j.autcon.2021.104105","ISSN":"0926-5805","journalAbbreviation":"Automation in Construction","language":"en","page":"104105","source":"ScienceDirect","title":"Near-real-time gradually expanding 3D land surface reconstruction in disaster areas by sequential drone imagery","volume":"135","author":[{"family":"Cheng","given":"Min-Lung"},{"family":"Matsuoka","given":"Masashi"},{"family":"Liu","given":"Wen"},{"family":"Yamazaki","given":"Fumio"}],"issued":{"date-parts":[["2022",3,1]]}}}],"schema":"https://github.com/citation-style-language/schema/raw/master/csl-citation.json"} </w:instrText>
      </w:r>
      <w:r w:rsidR="00F07F97">
        <w:rPr>
          <w:rFonts w:ascii="Times New Roman" w:hAnsi="Times New Roman"/>
          <w:color w:val="000000"/>
        </w:rPr>
        <w:fldChar w:fldCharType="separate"/>
      </w:r>
      <w:r w:rsidR="00F07F97" w:rsidRPr="00F07F97">
        <w:rPr>
          <w:rFonts w:ascii="Times New Roman" w:hAnsi="Times New Roman"/>
        </w:rPr>
        <w:t>(Cheng et al. 2022)</w:t>
      </w:r>
      <w:r w:rsidR="00F07F97">
        <w:rPr>
          <w:rFonts w:ascii="Times New Roman" w:hAnsi="Times New Roman"/>
          <w:color w:val="000000"/>
        </w:rPr>
        <w:fldChar w:fldCharType="end"/>
      </w:r>
      <w:r w:rsidRPr="00A70651">
        <w:rPr>
          <w:rFonts w:ascii="Times New Roman" w:hAnsi="Times New Roman"/>
          <w:color w:val="000000"/>
        </w:rPr>
        <w:t>, reducing operation time</w:t>
      </w:r>
      <w:r w:rsidR="00254C56">
        <w:rPr>
          <w:rFonts w:ascii="Times New Roman" w:hAnsi="Times New Roman"/>
          <w:color w:val="000000"/>
        </w:rPr>
        <w:fldChar w:fldCharType="begin"/>
      </w:r>
      <w:r w:rsidR="00241AE3">
        <w:rPr>
          <w:rFonts w:ascii="Times New Roman" w:hAnsi="Times New Roman"/>
          <w:color w:val="000000"/>
        </w:rPr>
        <w:instrText xml:space="preserve"> ADDIN ZOTERO_ITEM CSL_CITATION {"citationID":"6A7revmk","properties":{"formattedCitation":"(Z. Ma and Liu 2018)","plainCitation":"(Z. Ma and Liu 2018)","noteIndex":0},"citationItems":[{"id":2025,"uris":["http://zotero.org/users/12193767/items/TIGUYR2K"],"itemData":{"id":2025,"type":"article-journal","abstract":"Three-dimensional (3D) reconstruction techniques have been used to obtain the 3D representations of objects in civil engineering in the form of point cloud models, mesh models and geometric models more often than ever, among which, point cloud models are the basis. In order to clarify the status quo of the research and application of the techniques in civil engineering, literature retrieval is implemented by using major literature databases in the world and the result is summarized by analyzing the abstracts or the full papers when required. First, the research methodology is introduced, and the framework of 3D reconstruction techniques is established. Second, 3D reconstruction techniques for generating point clouds and processing point clouds along with the corresponding algorithms and methods are reviewed respectively. Third, their applications in reconstructing and managing construction sites and reconstructing pipelines of Mechanical, Electrical and Plumbing (MEP) systems, are presented as typical examples, and the achievements are highlighted. Finally, the challenges are discussed and the key research directions to be addressed in the future are proposed. This paper contributes to the knowledge body of 3D reconstruction in two aspects, i.e. summarizing systematically the up-to-date achievements and challenges for the applications of 3D reconstruction techniques in civil engineering, and proposing key future research directions to be addressed in the field.","container-title":"Advanced Engineering Informatics","DOI":"10.1016/j.aei.2018.05.005","ISSN":"1474-0346","journalAbbreviation":"Advanced Engineering Informatics","language":"en","page":"163-174","source":"ScienceDirect","title":"A review of 3D reconstruction techniques in civil engineering and their applications","volume":"37","author":[{"family":"Ma","given":"Zhiliang"},{"family":"Liu","given":"Shilong"}],"issued":{"date-parts":[["2018",8,1]]}}}],"schema":"https://github.com/citation-style-language/schema/raw/master/csl-citation.json"} </w:instrText>
      </w:r>
      <w:r w:rsidR="00254C56">
        <w:rPr>
          <w:rFonts w:ascii="Times New Roman" w:hAnsi="Times New Roman"/>
          <w:color w:val="000000"/>
        </w:rPr>
        <w:fldChar w:fldCharType="separate"/>
      </w:r>
      <w:r w:rsidR="00241AE3" w:rsidRPr="00241AE3">
        <w:rPr>
          <w:rFonts w:ascii="Times New Roman" w:hAnsi="Times New Roman"/>
        </w:rPr>
        <w:t>(Z. Ma and Liu 2018)</w:t>
      </w:r>
      <w:r w:rsidR="00254C56">
        <w:rPr>
          <w:rFonts w:ascii="Times New Roman" w:hAnsi="Times New Roman"/>
          <w:color w:val="000000"/>
        </w:rPr>
        <w:fldChar w:fldCharType="end"/>
      </w:r>
      <w:r w:rsidRPr="00A70651">
        <w:rPr>
          <w:rFonts w:ascii="Times New Roman" w:hAnsi="Times New Roman"/>
          <w:color w:val="000000"/>
        </w:rPr>
        <w:t>, and reducing costs</w:t>
      </w:r>
      <w:r w:rsidR="007C404D">
        <w:rPr>
          <w:rFonts w:ascii="Times New Roman" w:hAnsi="Times New Roman"/>
          <w:color w:val="000000"/>
        </w:rPr>
        <w:fldChar w:fldCharType="begin"/>
      </w:r>
      <w:r w:rsidR="007C404D">
        <w:rPr>
          <w:rFonts w:ascii="Times New Roman" w:hAnsi="Times New Roman"/>
          <w:color w:val="000000"/>
        </w:rPr>
        <w:instrText xml:space="preserve"> ADDIN ZOTERO_ITEM CSL_CITATION {"citationID":"Ky98Sijr","properties":{"formattedCitation":"(Khilar, Chitrakala, and SelvamParvathy 2013)","plainCitation":"(Khilar, Chitrakala, and SelvamParvathy 2013)","noteIndex":0},"citationItems":[{"id":2636,"uris":["http://zotero.org/users/12193767/items/D8CW6CH9"],"itemData":{"id":2636,"type":"paper-conference","abstract":"Image Reconstruction is generally an inverse problem, which helps to recover the original ideal image from its given bad version, such as one that is snowed by noise, blurred by atmospheric turbulence or that has some regions damaged. Image reconstruction techniques are used to create 3D images from sets of various projections. The task of generating fast and accurate 3D image reconstruction has found its application in the field of computer vision like robotics, entertainment, reverse engineering, augmented reality, human computer interaction and animation. This paper deals with detailed study on different methods and evaluation technique used in 3D image reconstructions like visualization technique, triangulation method, multiple kinect capturing system, handling photometric stereo and shadowing information in handling patches. Finally several recommendations on future study have been recommended based on recent issues like reconstructing geometrical shadow region, handling self shadow, shiny object, non-Iambatian surface, occlusion, reconstruction without the use of sensors like Global Positioning System (GPS) and Inertial Navigation System (INS).","container-title":"2013 International Conference on Optical Imaging Sensor and Security (ICOSS)","DOI":"10.1109/ICOISS.2013.6678395","event-title":"2013 International Conference on Optical Imaging Sensor and Security (ICOSS)","language":"en","page":"1-6","source":"IEEE Xplore","title":"3D image reconstruction: Techniques, applications and challenges","title-short":"3D image reconstruction","URL":"https://ieeexplore.ieee.org/abstract/document/6678395?casa_token=TGN0kHAE5rIAAAAA:Xilj0H33Pcd05xJnsLIGcRenMDgomX7bGEZtxfVnp5DQ5LwMYX8xyv2WOLn4fWKW9hUHjiLb0pHA","author":[{"family":"Khilar","given":"Rashmita"},{"family":"Chitrakala","given":"S."},{"family":"SelvamParvathy","given":"SurenderNath"}],"accessed":{"date-parts":[["2024",4,6]]},"issued":{"date-parts":[["2013",7]]}}}],"schema":"https://github.com/citation-style-language/schema/raw/master/csl-citation.json"} </w:instrText>
      </w:r>
      <w:r w:rsidR="007C404D">
        <w:rPr>
          <w:rFonts w:ascii="Times New Roman" w:hAnsi="Times New Roman"/>
          <w:color w:val="000000"/>
        </w:rPr>
        <w:fldChar w:fldCharType="separate"/>
      </w:r>
      <w:r w:rsidR="007C404D" w:rsidRPr="007C404D">
        <w:rPr>
          <w:rFonts w:ascii="Times New Roman" w:hAnsi="Times New Roman"/>
        </w:rPr>
        <w:t>(Khilar, Chitrakala, and SelvamParvathy 2013)</w:t>
      </w:r>
      <w:r w:rsidR="007C404D">
        <w:rPr>
          <w:rFonts w:ascii="Times New Roman" w:hAnsi="Times New Roman"/>
          <w:color w:val="000000"/>
        </w:rPr>
        <w:fldChar w:fldCharType="end"/>
      </w:r>
      <w:r w:rsidRPr="00A70651">
        <w:rPr>
          <w:rFonts w:ascii="Times New Roman" w:hAnsi="Times New Roman"/>
          <w:color w:val="000000"/>
        </w:rPr>
        <w:t>. It is faced with daunting challenges. Therefore, exploring innovative 3D reconstruction methods to adapt to changing application requirements has become one of the important motivations for this research.</w:t>
      </w:r>
    </w:p>
    <w:p w14:paraId="6568BFB9" w14:textId="3B9E9989" w:rsidR="00B166BE" w:rsidRPr="00A70651" w:rsidRDefault="00B166BE" w:rsidP="009E3B6F">
      <w:pPr>
        <w:pStyle w:val="af2"/>
        <w:widowControl/>
        <w:spacing w:beforeAutospacing="0" w:afterAutospacing="0" w:line="360" w:lineRule="auto"/>
        <w:jc w:val="both"/>
        <w:rPr>
          <w:rFonts w:ascii="Times New Roman" w:hAnsi="Times New Roman"/>
          <w:color w:val="000000"/>
        </w:rPr>
      </w:pPr>
      <w:r w:rsidRPr="00A70651">
        <w:rPr>
          <w:rFonts w:ascii="Times New Roman" w:hAnsi="Times New Roman"/>
          <w:color w:val="000000"/>
        </w:rPr>
        <w:t>（</w:t>
      </w:r>
      <w:r w:rsidRPr="00A70651">
        <w:rPr>
          <w:rFonts w:ascii="Times New Roman" w:hAnsi="Times New Roman"/>
          <w:color w:val="000000"/>
        </w:rPr>
        <w:t>2</w:t>
      </w:r>
      <w:r w:rsidRPr="00A70651">
        <w:rPr>
          <w:rFonts w:ascii="Times New Roman" w:hAnsi="Times New Roman"/>
          <w:color w:val="000000"/>
        </w:rPr>
        <w:t>）</w:t>
      </w:r>
      <w:r w:rsidR="00BE56C4" w:rsidRPr="00A70651">
        <w:rPr>
          <w:rFonts w:ascii="Times New Roman" w:hAnsi="Times New Roman"/>
          <w:color w:val="000000"/>
        </w:rPr>
        <w:t>Application of 3D reconstruction technology in civil infrastructure</w:t>
      </w:r>
    </w:p>
    <w:p w14:paraId="04C08863" w14:textId="4B3FB9BF" w:rsidR="00B166BE" w:rsidRPr="00A70651" w:rsidRDefault="00FA6A37" w:rsidP="009E3B6F">
      <w:pPr>
        <w:pStyle w:val="af2"/>
        <w:widowControl/>
        <w:spacing w:beforeAutospacing="0" w:afterAutospacing="0" w:line="360" w:lineRule="auto"/>
        <w:jc w:val="both"/>
        <w:rPr>
          <w:rFonts w:ascii="Times New Roman" w:hAnsi="Times New Roman"/>
          <w:color w:val="000000"/>
        </w:rPr>
      </w:pPr>
      <w:r w:rsidRPr="00A70651">
        <w:rPr>
          <w:rFonts w:ascii="Times New Roman" w:hAnsi="Times New Roman"/>
          <w:color w:val="000000"/>
        </w:rPr>
        <w:t>In the field of civil infrastructure, the application of 3D reconstruction technology has demonstrated its great potential for improving engineering design accuracy</w:t>
      </w:r>
      <w:r w:rsidR="006B1B86">
        <w:rPr>
          <w:rFonts w:ascii="Times New Roman" w:hAnsi="Times New Roman"/>
        </w:rPr>
        <w:fldChar w:fldCharType="begin"/>
      </w:r>
      <w:r w:rsidR="006B1B86">
        <w:rPr>
          <w:rFonts w:ascii="Times New Roman" w:hAnsi="Times New Roman"/>
        </w:rPr>
        <w:instrText xml:space="preserve"> ADDIN ZOTERO_ITEM CSL_CITATION {"citationID":"mZl3hxRK","properties":{"formattedCitation":"(Y. Wang, (John) Zhai, and Xue 2022)","plainCitation":"(Y. Wang, (John) Zhai, and Xue 2022)","noteIndex":0},"citationItems":[{"id":2607,"uris":["http://zotero.org/users/12193767/items/6898WJ3I"],"itemData":{"id":2607,"type":"article-journal","abstract":"Urban air pollution is a major environmental hazard. Accurate and rapid identification of pollutant sources is a crucial component of efficient strategies to protect public health. The mostly used back-trajectory analysis and source-receptor likelihood function have limitations in real scenarios. Inverse prediction models such as the adjoint probability method have shown viability in indoor environment. A novel application of this method is conducted to determine the air pollutant source at city-scale. The adjoint probability method is physically deduced, parameterized, and first implemented in the Weather Research and Forecasting (WRF) model coupled with building effect parameterization (BEP) and building energy model (BEM). The predictive performance of the method is investigated using an ideal case and a real urban case study in the city of Hong Kong. The results show that the proposed method can precisely identify both the source location and strength. The main distinction of the method is the fast and accurate determination of the potential source with limited known information collected from three mobile sensors or three fixed sensors. The results of this study can provide insights on sensor distribution and sensor selection in the urban environment. The method of this study can be extended to other source-term problems.","container-title":"Sustainable Cities and Society","DOI":"10.1016/j.scs.2022.104248","ISSN":"2210-6707","journalAbbreviation":"Sustainable Cities and Society","language":"en","page":"104248","source":"ScienceDirect","title":"A city-scale inverse modelling method for air pollutant source determination","volume":"87","author":[{"family":"Wang","given":"Yi"},{"family":"(John) Zhai","given":"Zhiqiang"},{"family":"Xue","given":"Yu"}],"issued":{"date-parts":[["2022",12,1]]}}}],"schema":"https://github.com/citation-style-language/schema/raw/master/csl-citation.json"} </w:instrText>
      </w:r>
      <w:r w:rsidR="006B1B86">
        <w:rPr>
          <w:rFonts w:ascii="Times New Roman" w:hAnsi="Times New Roman"/>
        </w:rPr>
        <w:fldChar w:fldCharType="separate"/>
      </w:r>
      <w:r w:rsidR="006B1B86" w:rsidRPr="008255DE">
        <w:rPr>
          <w:rFonts w:ascii="Times New Roman" w:hAnsi="Times New Roman"/>
        </w:rPr>
        <w:t>(Y. Wang, (John) Zhai, and Xue 2022)</w:t>
      </w:r>
      <w:r w:rsidR="006B1B86">
        <w:rPr>
          <w:rFonts w:ascii="Times New Roman" w:hAnsi="Times New Roman"/>
        </w:rPr>
        <w:fldChar w:fldCharType="end"/>
      </w:r>
      <w:r w:rsidR="006B1B86" w:rsidRPr="00A70651">
        <w:rPr>
          <w:rFonts w:ascii="Times New Roman" w:hAnsi="Times New Roman"/>
        </w:rPr>
        <w:t>.</w:t>
      </w:r>
      <w:r w:rsidRPr="00A70651">
        <w:rPr>
          <w:rFonts w:ascii="Times New Roman" w:hAnsi="Times New Roman"/>
          <w:color w:val="000000"/>
        </w:rPr>
        <w:t xml:space="preserve">, promoting </w:t>
      </w:r>
      <w:r w:rsidR="006B1B86">
        <w:rPr>
          <w:rFonts w:ascii="Times New Roman" w:hAnsi="Times New Roman" w:hint="eastAsia"/>
          <w:color w:val="000000"/>
        </w:rPr>
        <w:t>construction</w:t>
      </w:r>
      <w:r w:rsidRPr="00A70651">
        <w:rPr>
          <w:rFonts w:ascii="Times New Roman" w:hAnsi="Times New Roman"/>
          <w:color w:val="000000"/>
        </w:rPr>
        <w:t xml:space="preserve"> management efficiency</w:t>
      </w:r>
      <w:r w:rsidR="006B1B86">
        <w:rPr>
          <w:rFonts w:ascii="Times New Roman" w:hAnsi="Times New Roman"/>
        </w:rPr>
        <w:fldChar w:fldCharType="begin"/>
      </w:r>
      <w:r w:rsidR="006B1B86">
        <w:rPr>
          <w:rFonts w:ascii="Times New Roman" w:hAnsi="Times New Roman"/>
        </w:rPr>
        <w:instrText xml:space="preserve"> ADDIN ZOTERO_ITEM CSL_CITATION {"citationID":"4Gd8u6Ta","properties":{"formattedCitation":"(Xue, Hou, and Zeng 2021)","plainCitation":"(Xue, Hou, and Zeng 2021)","noteIndex":0},"citationItems":[{"id":2251,"uris":["http://zotero.org/users/12193767/items/JKF3CZ5T"],"itemData":{"id":2251,"type":"article-journal","abstract":"With the spread of camera-equipped devices, massive images and videos are recorded on construction sites daily, and the ever-increasing volume of digital images has inspired scholars to visually capture the actual status of construction sites from them. Three-dimensional (3D) reconstruction is the key to connecting the Building Information Model and the project schedule to daily construction images, which enables managers to compare as-planned with as-built status and detect deviations and therefore monitor project progress. Many scholars have carried out extensive research and produced a variety of intricate methods. However, few studies comprehensively summarize the existing technologies and introduce the homogeneity and differences of these technologies. Researchers cannot clearly identify the relationship between various methods to solve the difficulties. Therefore, this paper focuses on the general technical path of various methods and sorts out a comprehensive research map, to provide reference for researchers in the selection of research methods and paths. This is followed by identifying gaps in knowledge and highlighting future research directions. Finally, key findings are summarized.","container-title":"Applied Sciences","DOI":"10.3390/app11177840","ISSN":"2076-3417","issue":"17","language":"en","license":"http://creativecommons.org/licenses/by/3.0/","note":"number: 17\npublisher: Multidisciplinary Digital Publishing Institute","page":"7840","source":"www.mdpi.com","title":"Review of Image-Based 3D Reconstruction of Building for Automated Construction Progress Monitoring","volume":"11","author":[{"family":"Xue","given":"Jingguo"},{"family":"Hou","given":"Xueliang"},{"family":"Zeng","given":"Ying"}],"issued":{"date-parts":[["2021",1]]}}}],"schema":"https://github.com/citation-style-language/schema/raw/master/csl-citation.json"} </w:instrText>
      </w:r>
      <w:r w:rsidR="006B1B86">
        <w:rPr>
          <w:rFonts w:ascii="Times New Roman" w:hAnsi="Times New Roman"/>
        </w:rPr>
        <w:fldChar w:fldCharType="separate"/>
      </w:r>
      <w:r w:rsidR="006B1B86" w:rsidRPr="00BF2D14">
        <w:rPr>
          <w:rFonts w:ascii="Times New Roman" w:hAnsi="Times New Roman"/>
        </w:rPr>
        <w:t>(Xue, Hou, and Zeng 2021)</w:t>
      </w:r>
      <w:r w:rsidR="006B1B86">
        <w:rPr>
          <w:rFonts w:ascii="Times New Roman" w:hAnsi="Times New Roman"/>
        </w:rPr>
        <w:fldChar w:fldCharType="end"/>
      </w:r>
      <w:r w:rsidRPr="00A70651">
        <w:rPr>
          <w:rFonts w:ascii="Times New Roman" w:hAnsi="Times New Roman"/>
          <w:color w:val="000000"/>
        </w:rPr>
        <w:t>, and enhancing cultural heritage protection</w:t>
      </w:r>
      <w:r w:rsidR="006B1B86">
        <w:rPr>
          <w:rFonts w:ascii="Times New Roman" w:hAnsi="Times New Roman"/>
        </w:rPr>
        <w:fldChar w:fldCharType="begin"/>
      </w:r>
      <w:r w:rsidR="006B1B86">
        <w:rPr>
          <w:rFonts w:ascii="Times New Roman" w:hAnsi="Times New Roman"/>
        </w:rPr>
        <w:instrText xml:space="preserve"> ADDIN ZOTERO_ITEM CSL_CITATION {"citationID":"fSzNKwN2","properties":{"formattedCitation":"(Ragia, Sarri, and Mania 2015; Gregor et al. 2014)","plainCitation":"(Ragia, Sarri, and Mania 2015; Gregor et al. 2014)","noteIndex":0},"citationItems":[{"id":2620,"uris":["http://zotero.org/users/12193767/items/DJJWG2K8"],"itemData":{"id":2620,"type":"paper-conference","abstract":"This paper puts forward a 3D reconstruction methodology applied to the restoration of historic buildings taking advantage of the combined speed, range and accuracy of a total geodetic station. The measurements of geo-referenced points produced a fully interactive and photorealistic geometric mesh of an historic monument named `Neoria'. `Neoria' is a Venetian building located by the old harbour at Chania, Crete, Greece. The integration of tacheometry acquisition and computer graphics puts forward a novel integrated software framework for the accurate 3D reconstruction of a historical building. The main technical challenge of this work was the production of an accurate 3D mesh based on a sufficient number of tacheometry measurements acquired fast and at low-cost. Interpolation methods ensured that a detailed geometric mesh was constructed based on a few points. Advanced interactive functionalities are offered to the user in relation to identifying restoration areas and visualizing the outcome of such works in a fully interactive application based on game engine technologies. Moreover, the user could photorealistically visualize the actual or restored monument and calculate distances between points.","container-title":"2015 1st International Conference on Geographical Information Systems Theory, Applications and Management (GISTAM)","event-title":"2015 1st International Conference on Geographical Information Systems Theory, Applications and Management (GISTAM)","language":"en","page":"1-9","source":"IEEE Xplore","title":"3D reconstruction and visualization of alternatives for restoration of historic buildings: A new approach","title-short":"3D reconstruction and visualization of alternatives for restoration of historic buildings","URL":"https://ieeexplore.ieee.org/abstract/document/7512211?casa_token=jr76KV47W_8AAAAA:nbiQhYOk-vW2WikLN5_TE8VyKhsjEiDx1DREk0CNjCDlp3_UTsJH3VIYfNU4MIFb6xbxs73cI_2-","author":[{"family":"Ragia","given":"Lemonia"},{"family":"Sarri","given":"Froso"},{"family":"Mania","given":"Katerina"}],"accessed":{"date-parts":[["2024",4,6]]},"issued":{"date-parts":[["2015",4]]}}},{"id":2618,"uris":["http://zotero.org/users/12193767/items/B4S2TQJS"],"itemData":{"id":2618,"type":"article-journal","abstract":"Due to recent improvements in 3D acquisition and shape processing technology, the digitization of Cultural Heritage (CH) artifacts is gaining increased application in context of archival and archaeological research. This increasing availability of acquisition technologies also implies a need for intelligent processing methods that can cope with imperfect object scans. Speciﬁcally for Cultural Heritage objects, besides imperfections given by the digitization process, also the original artifact objects may be imperfect due to deterioration or fragmentation processes. Currently, the reconstruction of previously digitized CH artifacts is mostly performed manually by expert users reassembling fragment parts and completing imperfect objects by modeling. However, more automatic methods for CH object repair and completion are needed to cope with increasingly large data becoming available.","container-title":"Eurographics Workshop on Graphics and Cultural Heritage","DOI":"10.2312/GCH.20141311","ISSN":"2312-6124","language":"en","note":"dimensions: 10 pages\nISBN: 9783905674637\npublisher: [object Object]","page":"10 pages","source":"DOI.org (Datacite)","title":"Towards Automated 3D Reconstruction of Defective Cultural Heritage Objects","author":[{"family":"Gregor","given":"Robert"},{"family":"Sipiran","given":"Ivan"},{"family":"Papaioannou","given":"Georgios"},{"family":"Schreck","given":"Tobias"},{"family":"Andreadis","given":"Anthousis"},{"family":"Mavridis","given":"Pavlos"}],"issued":{"date-parts":[["2014"]]}}}],"schema":"https://github.com/citation-style-language/schema/raw/master/csl-citation.json"} </w:instrText>
      </w:r>
      <w:r w:rsidR="006B1B86">
        <w:rPr>
          <w:rFonts w:ascii="Times New Roman" w:hAnsi="Times New Roman"/>
        </w:rPr>
        <w:fldChar w:fldCharType="separate"/>
      </w:r>
      <w:r w:rsidR="006B1B86" w:rsidRPr="006B1B86">
        <w:rPr>
          <w:rFonts w:ascii="Times New Roman" w:hAnsi="Times New Roman"/>
        </w:rPr>
        <w:t>(Ragia, Sarri, and Mania 2015; Gregor et al. 2014)</w:t>
      </w:r>
      <w:r w:rsidR="006B1B86">
        <w:rPr>
          <w:rFonts w:ascii="Times New Roman" w:hAnsi="Times New Roman"/>
        </w:rPr>
        <w:fldChar w:fldCharType="end"/>
      </w:r>
      <w:r w:rsidRPr="00A70651">
        <w:rPr>
          <w:rFonts w:ascii="Times New Roman" w:hAnsi="Times New Roman"/>
          <w:color w:val="000000"/>
        </w:rPr>
        <w:t>. Especially when planning new infrastructure</w:t>
      </w:r>
      <w:r w:rsidR="006B1B86">
        <w:rPr>
          <w:rFonts w:ascii="Times New Roman" w:hAnsi="Times New Roman"/>
          <w:color w:val="000000"/>
        </w:rPr>
        <w:fldChar w:fldCharType="begin"/>
      </w:r>
      <w:r w:rsidR="006B1B86">
        <w:rPr>
          <w:rFonts w:ascii="Times New Roman" w:hAnsi="Times New Roman"/>
          <w:color w:val="000000"/>
        </w:rPr>
        <w:instrText xml:space="preserve"> ADDIN ZOTERO_ITEM CSL_CITATION {"citationID":"HtnyV1uJ","properties":{"formattedCitation":"(Poullis and You 2011)","plainCitation":"(Poullis and You 2011)","noteIndex":0},"citationItems":[{"id":2639,"uris":["http://zotero.org/users/12193767/items/MYG556NM"],"itemData":{"id":2639,"type":"paper-conference","abstract":"Virtual representations of real world areas are increasingly being employed in a variety of different applications such as urban planning, personnel training, simulations, etc. Despite the increasing demand for such realistic 3D representations, it still remains a very hard and often manual process. In this paper, we address the problem of creating photo realistic 3D scene models for large-scale areas and present a complete system. The proposed system comprises of two main components: (1) A reconstruction pipeline which employs a fully automatic technique for extracting and producing high-fidelity geometric models directly from Light Detection and Ranging (LiDAR) data and (2) A flexible texture blending technique for generating high-quality photo realistic textures by fusing information from multiple optical sensor resources. The result is a photo realistic 3D representation of large-scale areas(city-size) of the real-world. We have tested the proposed system extensively with many city-size datasets which confirms the validity and robustness of the approach. The reported results verify that the system is a consistent work flow that allows non-expert and non-artists to rapidly fuse aerial LiDAR and imagery to construct photo realistic 3D scene models.","container-title":"Visualization and Transmission 2011 International Conference on 3D Imaging, Modeling, Processing","DOI":"10.1109/3DIMPVT.2011.14","event-title":"Visualization and Transmission 2011 International Conference on 3D Imaging, Modeling, Processing","language":"en","note":"ISSN: 1550-6185","page":"33-40","source":"IEEE Xplore","title":"3D Reconstruction of Urban Areas","URL":"https://ieeexplore.ieee.org/document/5955340","author":[{"family":"Poullis","given":"Charalambos"},{"family":"You","given":"Suya"}],"accessed":{"date-parts":[["2024",4,6]]},"issued":{"date-parts":[["2011",5]]}}}],"schema":"https://github.com/citation-style-language/schema/raw/master/csl-citation.json"} </w:instrText>
      </w:r>
      <w:r w:rsidR="006B1B86">
        <w:rPr>
          <w:rFonts w:ascii="Times New Roman" w:hAnsi="Times New Roman"/>
          <w:color w:val="000000"/>
        </w:rPr>
        <w:fldChar w:fldCharType="separate"/>
      </w:r>
      <w:r w:rsidR="006B1B86" w:rsidRPr="006B1B86">
        <w:rPr>
          <w:rFonts w:ascii="Times New Roman" w:hAnsi="Times New Roman"/>
        </w:rPr>
        <w:t>(Poullis and You 2011)</w:t>
      </w:r>
      <w:r w:rsidR="006B1B86">
        <w:rPr>
          <w:rFonts w:ascii="Times New Roman" w:hAnsi="Times New Roman"/>
          <w:color w:val="000000"/>
        </w:rPr>
        <w:fldChar w:fldCharType="end"/>
      </w:r>
      <w:r w:rsidRPr="00A70651">
        <w:rPr>
          <w:rFonts w:ascii="Times New Roman" w:hAnsi="Times New Roman"/>
          <w:color w:val="000000"/>
        </w:rPr>
        <w:t>, monitoring and maintaining existing facilities</w:t>
      </w:r>
      <w:r w:rsidR="006B1B86">
        <w:rPr>
          <w:rFonts w:ascii="Times New Roman" w:hAnsi="Times New Roman"/>
        </w:rPr>
        <w:fldChar w:fldCharType="begin"/>
      </w:r>
      <w:r w:rsidR="006B1B86">
        <w:rPr>
          <w:rFonts w:ascii="Times New Roman" w:hAnsi="Times New Roman"/>
        </w:rPr>
        <w:instrText xml:space="preserve"> ADDIN ZOTERO_ITEM CSL_CITATION {"citationID":"Hvw2iGjZ","properties":{"formattedCitation":"(Lu and Lee 2017)","plainCitation":"(Lu and Lee 2017)","noteIndex":0},"citationItems":[{"id":2553,"uris":["http://zotero.org/users/12193767/items/YPW6ERRL"],"itemData":{"id":2553,"type":"article-journal","abstract":"AbstractBuilding information models (BIMs) have proven to be data-rich, object-oriented, intelligent,\nand parametric digital representations of buildings to support diverse activities\nthroughout the lifecycle of the building. Despite the growing use of ...","container-title":"Journal of Computing in Civil Engineering","DOI":"10.1061/(ASCE)CP.1943-5487.0000652","ISSN":"1943-5487","issue":"4","language":"en","license":"©2017 American Society of Civil Engineers","note":"publisher: American Society of Civil Engineers","page":"04017005","source":"ASCE","title":"Image-Based Technologies for Constructing As-Is Building Information Models for Existing Buildings","volume":"31","author":[{"family":"Lu","given":"Qiuchen"},{"family":"Lee","given":"Sanghoon"}],"issued":{"date-parts":[["2017",7,1]]}}}],"schema":"https://github.com/citation-style-language/schema/raw/master/csl-citation.json"} </w:instrText>
      </w:r>
      <w:r w:rsidR="006B1B86">
        <w:rPr>
          <w:rFonts w:ascii="Times New Roman" w:hAnsi="Times New Roman"/>
        </w:rPr>
        <w:fldChar w:fldCharType="separate"/>
      </w:r>
      <w:r w:rsidR="006B1B86" w:rsidRPr="00746AA1">
        <w:rPr>
          <w:rFonts w:ascii="Times New Roman" w:hAnsi="Times New Roman"/>
        </w:rPr>
        <w:t>(Lu and Lee 2017)</w:t>
      </w:r>
      <w:r w:rsidR="006B1B86">
        <w:rPr>
          <w:rFonts w:ascii="Times New Roman" w:hAnsi="Times New Roman"/>
        </w:rPr>
        <w:fldChar w:fldCharType="end"/>
      </w:r>
      <w:r w:rsidRPr="00A70651">
        <w:rPr>
          <w:rFonts w:ascii="Times New Roman" w:hAnsi="Times New Roman"/>
          <w:color w:val="000000"/>
        </w:rPr>
        <w:t>, and responding to emergencies</w:t>
      </w:r>
      <w:r w:rsidR="006B1B86">
        <w:rPr>
          <w:rFonts w:ascii="Times New Roman" w:hAnsi="Times New Roman"/>
        </w:rPr>
        <w:fldChar w:fldCharType="begin"/>
      </w:r>
      <w:r w:rsidR="006B1B86">
        <w:rPr>
          <w:rFonts w:ascii="Times New Roman" w:hAnsi="Times New Roman"/>
        </w:rPr>
        <w:instrText xml:space="preserve"> ADDIN ZOTERO_ITEM CSL_CITATION {"citationID":"3VFOBpto","properties":{"formattedCitation":"(J. Wang et al. 2023)","plainCitation":"(J. Wang et al. 2023)","noteIndex":0},"citationItems":[{"id":2615,"uris":["http://zotero.org/users/12193767/items/9GDIC8WY"],"itemData":{"id":2615,"type":"article-journal","abstract":"Tower cranes can cover most of the area of a construction site, which brings significant safety risks, including potential collisions with other entities. To address these issues, it is necessary to obtain accurate and real-time information on the orientation and location of tower cranes and hooks. As a non-invasive sensing method, computer vision-based (CVB) technology is widely applied on construction sites for object detection and three-dimensional (3D) localization. However, most existing methods mainly address the localization on the construction ground plane or rely on specific viewpoints and positions. To address these issues, this study proposes a framework for the real-time recognition and localization of tower cranes and hooks using monocular far-field cameras. The framework consists of four steps: far-field camera autocalibration using feature matching and horizon-line detection, deep learning-based segmentation of tower cranes, geometric feature reconstruction of tower cranes, and 3D localization estimation. The pose estimation of tower cranes using monocular far-field cameras with arbitrary views is the main contribution of this paper. To evaluate the proposed framework, a series of comprehensive experiments were conducted on construction sites in different scenarios and compared with ground-truth data obtained by sensors. The experimental results show that the proposed framework achieves high precision in both crane jib orientation estimation and hook position estimation, thereby contributing to the development of safety management and productivity analysis.","container-title":"Sensors","DOI":"10.3390/s23104851","ISSN":"1424-8220","issue":"10","language":"en","license":"http://creativecommons.org/licenses/by/3.0/","note":"number: 10\npublisher: Multidisciplinary Digital Publishing Institute","page":"4851","source":"www.mdpi.com","title":"Vision-Based Automated Recognition and 3D Localization Framework for Tower Cranes Using Far-Field Cameras","volume":"23","author":[{"family":"Wang","given":"Jiyao"},{"family":"Zhang","given":"Qilin"},{"family":"Yang","given":"Bin"},{"family":"Zhang","given":"Binghan"}],"issued":{"date-parts":[["2023",1]]}}}],"schema":"https://github.com/citation-style-language/schema/raw/master/csl-citation.json"} </w:instrText>
      </w:r>
      <w:r w:rsidR="006B1B86">
        <w:rPr>
          <w:rFonts w:ascii="Times New Roman" w:hAnsi="Times New Roman"/>
        </w:rPr>
        <w:fldChar w:fldCharType="separate"/>
      </w:r>
      <w:r w:rsidR="006B1B86" w:rsidRPr="007D27E5">
        <w:rPr>
          <w:rFonts w:ascii="Times New Roman" w:hAnsi="Times New Roman"/>
        </w:rPr>
        <w:t>(J. Wang et al. 2023)</w:t>
      </w:r>
      <w:r w:rsidR="006B1B86">
        <w:rPr>
          <w:rFonts w:ascii="Times New Roman" w:hAnsi="Times New Roman"/>
        </w:rPr>
        <w:fldChar w:fldCharType="end"/>
      </w:r>
      <w:r w:rsidRPr="00A70651">
        <w:rPr>
          <w:rFonts w:ascii="Times New Roman" w:hAnsi="Times New Roman"/>
          <w:color w:val="000000"/>
        </w:rPr>
        <w:t xml:space="preserve">, 3D reconstruction offers unparalleled advantages. However, how to effectively integrate the latest 3D reconstruction technology into the whole life cycle </w:t>
      </w:r>
      <w:r w:rsidRPr="00A70651">
        <w:rPr>
          <w:rFonts w:ascii="Times New Roman" w:hAnsi="Times New Roman"/>
          <w:color w:val="000000"/>
        </w:rPr>
        <w:lastRenderedPageBreak/>
        <w:t>management of civil infrastructure is still a problem to be solved</w:t>
      </w:r>
      <w:r w:rsidR="006B1B86">
        <w:rPr>
          <w:rFonts w:ascii="Times New Roman" w:hAnsi="Times New Roman"/>
          <w:color w:val="000000"/>
        </w:rPr>
        <w:fldChar w:fldCharType="begin"/>
      </w:r>
      <w:r w:rsidR="00241AE3">
        <w:rPr>
          <w:rFonts w:ascii="Times New Roman" w:hAnsi="Times New Roman"/>
          <w:color w:val="000000"/>
        </w:rPr>
        <w:instrText xml:space="preserve"> ADDIN ZOTERO_ITEM CSL_CITATION {"citationID":"7yMSImhB","properties":{"formattedCitation":"(Z. Ma and Liu 2018)","plainCitation":"(Z. Ma and Liu 2018)","noteIndex":0},"citationItems":[{"id":2025,"uris":["http://zotero.org/users/12193767/items/TIGUYR2K"],"itemData":{"id":2025,"type":"article-journal","abstract":"Three-dimensional (3D) reconstruction techniques have been used to obtain the 3D representations of objects in civil engineering in the form of point cloud models, mesh models and geometric models more often than ever, among which, point cloud models are the basis. In order to clarify the status quo of the research and application of the techniques in civil engineering, literature retrieval is implemented by using major literature databases in the world and the result is summarized by analyzing the abstracts or the full papers when required. First, the research methodology is introduced, and the framework of 3D reconstruction techniques is established. Second, 3D reconstruction techniques for generating point clouds and processing point clouds along with the corresponding algorithms and methods are reviewed respectively. Third, their applications in reconstructing and managing construction sites and reconstructing pipelines of Mechanical, Electrical and Plumbing (MEP) systems, are presented as typical examples, and the achievements are highlighted. Finally, the challenges are discussed and the key research directions to be addressed in the future are proposed. This paper contributes to the knowledge body of 3D reconstruction in two aspects, i.e. summarizing systematically the up-to-date achievements and challenges for the applications of 3D reconstruction techniques in civil engineering, and proposing key future research directions to be addressed in the field.","container-title":"Advanced Engineering Informatics","DOI":"10.1016/j.aei.2018.05.005","ISSN":"1474-0346","journalAbbreviation":"Advanced Engineering Informatics","language":"en","page":"163-174","source":"ScienceDirect","title":"A review of 3D reconstruction techniques in civil engineering and their applications","volume":"37","author":[{"family":"Ma","given":"Zhiliang"},{"family":"Liu","given":"Shilong"}],"issued":{"date-parts":[["2018",8,1]]}}}],"schema":"https://github.com/citation-style-language/schema/raw/master/csl-citation.json"} </w:instrText>
      </w:r>
      <w:r w:rsidR="006B1B86">
        <w:rPr>
          <w:rFonts w:ascii="Times New Roman" w:hAnsi="Times New Roman"/>
          <w:color w:val="000000"/>
        </w:rPr>
        <w:fldChar w:fldCharType="separate"/>
      </w:r>
      <w:r w:rsidR="00241AE3" w:rsidRPr="00241AE3">
        <w:rPr>
          <w:rFonts w:ascii="Times New Roman" w:hAnsi="Times New Roman"/>
        </w:rPr>
        <w:t>(Z. Ma and Liu 2018)</w:t>
      </w:r>
      <w:r w:rsidR="006B1B86">
        <w:rPr>
          <w:rFonts w:ascii="Times New Roman" w:hAnsi="Times New Roman"/>
          <w:color w:val="000000"/>
        </w:rPr>
        <w:fldChar w:fldCharType="end"/>
      </w:r>
      <w:r w:rsidRPr="00A70651">
        <w:rPr>
          <w:rFonts w:ascii="Times New Roman" w:hAnsi="Times New Roman"/>
          <w:color w:val="000000"/>
        </w:rPr>
        <w:t>. The potential and challenges in this field prompt all relevant researchers to explore how to bring revolutionary changes to the civil infrastructure field through innovative digital reconstruction methods.</w:t>
      </w:r>
    </w:p>
    <w:p w14:paraId="32AA333F" w14:textId="2BA9C42D" w:rsidR="00B41503" w:rsidRPr="00A70651" w:rsidRDefault="00B41503" w:rsidP="009E3B6F">
      <w:pPr>
        <w:pStyle w:val="af2"/>
        <w:widowControl/>
        <w:spacing w:beforeAutospacing="0" w:afterAutospacing="0" w:line="360" w:lineRule="auto"/>
        <w:jc w:val="both"/>
        <w:rPr>
          <w:rFonts w:ascii="Times New Roman" w:hAnsi="Times New Roman"/>
          <w:color w:val="000000"/>
        </w:rPr>
      </w:pPr>
      <w:r w:rsidRPr="00A70651">
        <w:rPr>
          <w:rFonts w:ascii="Times New Roman" w:hAnsi="Times New Roman"/>
          <w:color w:val="000000"/>
        </w:rPr>
        <w:t>（</w:t>
      </w:r>
      <w:r w:rsidRPr="00A70651">
        <w:rPr>
          <w:rFonts w:ascii="Times New Roman" w:hAnsi="Times New Roman"/>
          <w:color w:val="000000"/>
        </w:rPr>
        <w:t>3</w:t>
      </w:r>
      <w:r w:rsidRPr="00A70651">
        <w:rPr>
          <w:rFonts w:ascii="Times New Roman" w:hAnsi="Times New Roman"/>
          <w:color w:val="000000"/>
        </w:rPr>
        <w:t>）</w:t>
      </w:r>
      <w:r w:rsidR="00BE56C4" w:rsidRPr="00A70651">
        <w:rPr>
          <w:rFonts w:ascii="Times New Roman" w:hAnsi="Times New Roman"/>
          <w:color w:val="000000"/>
        </w:rPr>
        <w:t>Personal background</w:t>
      </w:r>
    </w:p>
    <w:p w14:paraId="40B8D838" w14:textId="6A50E381" w:rsidR="0072129C" w:rsidRPr="00A70651" w:rsidRDefault="00D31148" w:rsidP="00F0120A">
      <w:pPr>
        <w:pStyle w:val="af2"/>
        <w:widowControl/>
        <w:spacing w:beforeAutospacing="0" w:afterAutospacing="0" w:line="360" w:lineRule="auto"/>
        <w:jc w:val="both"/>
        <w:rPr>
          <w:rFonts w:ascii="Times New Roman" w:hAnsi="Times New Roman"/>
          <w:color w:val="000000"/>
        </w:rPr>
      </w:pPr>
      <w:r w:rsidRPr="00A70651">
        <w:rPr>
          <w:rFonts w:ascii="Times New Roman" w:hAnsi="Times New Roman"/>
          <w:color w:val="000000"/>
        </w:rPr>
        <w:t xml:space="preserve">As a researcher with a dual background in computing and civil engineering, my unique educational and practical experience puts me in an ideal position to explore the application of 3D reconstruction technology in civil infrastructure. My computing background provides me with a technical foundation including programming, algorithm design, data processing, and image analysis capabilities, while my civil engineering background provides me with a deep understanding of the complexities and challenges involved in </w:t>
      </w:r>
      <w:r w:rsidR="001169E0" w:rsidRPr="00A70651">
        <w:rPr>
          <w:rFonts w:ascii="Times New Roman" w:hAnsi="Times New Roman"/>
          <w:color w:val="000000"/>
        </w:rPr>
        <w:t xml:space="preserve">the </w:t>
      </w:r>
      <w:r w:rsidRPr="00A70651">
        <w:rPr>
          <w:rFonts w:ascii="Times New Roman" w:hAnsi="Times New Roman"/>
          <w:color w:val="000000"/>
        </w:rPr>
        <w:t>design, construction, and maintenance of infrastructure.</w:t>
      </w:r>
      <w:r w:rsidR="001169E0" w:rsidRPr="00A70651">
        <w:rPr>
          <w:rFonts w:ascii="Times New Roman" w:hAnsi="Times New Roman"/>
          <w:color w:val="000000"/>
        </w:rPr>
        <w:t xml:space="preserve"> This cross-disciplinary expertise, combined with my previous experience working in smart buildings, enables me to accurately identify and solve practical application problems of 3D reconstruction technology in infrastructure management, and I am fully aware that the development of 3D reconstruction technology is the cornerstone of digital twin technology and digital twin cities.</w:t>
      </w:r>
    </w:p>
    <w:p w14:paraId="6620D6A5" w14:textId="7166E6C5" w:rsidR="005C757C" w:rsidRDefault="001169E0" w:rsidP="00A70651">
      <w:pPr>
        <w:pStyle w:val="af2"/>
        <w:widowControl/>
        <w:spacing w:beforeAutospacing="0" w:afterAutospacing="0" w:line="360" w:lineRule="auto"/>
        <w:jc w:val="both"/>
        <w:rPr>
          <w:rFonts w:ascii="Times New Roman" w:hAnsi="Times New Roman"/>
        </w:rPr>
      </w:pPr>
      <w:r w:rsidRPr="00A70651">
        <w:rPr>
          <w:rFonts w:ascii="Times New Roman" w:hAnsi="Times New Roman"/>
        </w:rPr>
        <w:t>Based on the above three aspects, I have been inspired to combine advanced technology with engineering practice to solve real-world problems in innovative ways. Through this research, I hope to consolidate the bridge between computer and civil engineering disciplines and strive to promote the integrated development of the two fields.</w:t>
      </w:r>
    </w:p>
    <w:p w14:paraId="61ABE413" w14:textId="77777777" w:rsidR="00A70651" w:rsidRPr="00A70651" w:rsidRDefault="00A70651" w:rsidP="00A70651">
      <w:pPr>
        <w:pStyle w:val="af2"/>
        <w:widowControl/>
        <w:spacing w:beforeAutospacing="0" w:afterAutospacing="0" w:line="360" w:lineRule="auto"/>
        <w:jc w:val="both"/>
        <w:rPr>
          <w:rFonts w:ascii="Times New Roman" w:hAnsi="Times New Roman"/>
        </w:rPr>
      </w:pPr>
    </w:p>
    <w:p w14:paraId="0AB6E2FB" w14:textId="6907E400" w:rsidR="000C321A" w:rsidRPr="00A70651" w:rsidRDefault="0039798D" w:rsidP="00F0120A">
      <w:pPr>
        <w:spacing w:line="360" w:lineRule="auto"/>
        <w:outlineLvl w:val="0"/>
        <w:rPr>
          <w:rFonts w:ascii="Times New Roman" w:hAnsi="Times New Roman" w:cs="Times New Roman"/>
          <w:b/>
          <w:bCs/>
          <w:sz w:val="28"/>
          <w:szCs w:val="28"/>
        </w:rPr>
      </w:pPr>
      <w:r w:rsidRPr="00A70651">
        <w:rPr>
          <w:rFonts w:ascii="Times New Roman" w:hAnsi="Times New Roman" w:cs="Times New Roman"/>
          <w:b/>
          <w:bCs/>
          <w:sz w:val="28"/>
          <w:szCs w:val="28"/>
        </w:rPr>
        <w:t>2</w:t>
      </w:r>
      <w:r w:rsidR="005C757C" w:rsidRPr="00A70651">
        <w:rPr>
          <w:rFonts w:ascii="Times New Roman" w:hAnsi="Times New Roman" w:cs="Times New Roman"/>
          <w:b/>
          <w:bCs/>
          <w:sz w:val="28"/>
          <w:szCs w:val="28"/>
        </w:rPr>
        <w:t>.</w:t>
      </w:r>
      <w:r w:rsidR="000C321A" w:rsidRPr="00A70651">
        <w:rPr>
          <w:rFonts w:ascii="Times New Roman" w:hAnsi="Times New Roman" w:cs="Times New Roman"/>
          <w:b/>
          <w:bCs/>
          <w:sz w:val="28"/>
          <w:szCs w:val="28"/>
        </w:rPr>
        <w:t xml:space="preserve"> Literature Review</w:t>
      </w:r>
    </w:p>
    <w:p w14:paraId="3B16832C" w14:textId="7169ABD6" w:rsidR="00A94F7A" w:rsidRPr="00A70651" w:rsidRDefault="00A94F7A" w:rsidP="00A94F7A">
      <w:pPr>
        <w:pStyle w:val="af2"/>
        <w:widowControl/>
        <w:spacing w:beforeAutospacing="0" w:afterAutospacing="0" w:line="360" w:lineRule="auto"/>
        <w:jc w:val="both"/>
        <w:rPr>
          <w:rFonts w:ascii="Times New Roman" w:hAnsi="Times New Roman"/>
        </w:rPr>
      </w:pPr>
      <w:r w:rsidRPr="00A70651">
        <w:rPr>
          <w:rFonts w:ascii="Times New Roman" w:hAnsi="Times New Roman"/>
        </w:rPr>
        <w:t>Looking back at the 3D reconstruction technology so far, the methods of obtaining 3D models are mainly divided into two categories</w:t>
      </w:r>
      <w:r w:rsidR="00F37C80">
        <w:rPr>
          <w:rFonts w:ascii="Times New Roman" w:hAnsi="Times New Roman"/>
        </w:rPr>
        <w:fldChar w:fldCharType="begin"/>
      </w:r>
      <w:r w:rsidR="00F37C80">
        <w:rPr>
          <w:rFonts w:ascii="Times New Roman" w:hAnsi="Times New Roman"/>
        </w:rPr>
        <w:instrText xml:space="preserve"> ADDIN ZOTERO_ITEM CSL_CITATION {"citationID":"u0mggIWb","properties":{"formattedCitation":"(\\uc0\\u8216{}3D Reconstruction\\uc0\\u8217{} 2023)","plainCitation":"(‘3D Reconstruction’ 2023)","noteIndex":0},"citationItems":[{"id":2550,"uris":["http://zotero.org/users/12193767/items/X5DWH2HL"],"itemData":{"id":2550,"type":"entry-encyclopedia","abstract":"In computer vision and computer graphics, 3D reconstruction is the process of capturing the shape and appearance of real objects.\nThis process can be accomplished either by active or passive methods. If the model is allowed to change its shape in time, this is referred to as non-rigid or spatio-temporal reconstruction.","container-title":"Wikipedia","language":"en","license":"Creative Commons Attribution-ShareAlike License","note":"Page Version ID: 1192066416","source":"Wikipedia","title":"3D reconstruction","URL":"https://en.wikipedia.org/w/index.php?title=3D_reconstruction&amp;oldid=1192066416","accessed":{"date-parts":[["2024",4,4]]},"issued":{"date-parts":[["2023",12,27]]}}}],"schema":"https://github.com/citation-style-language/schema/raw/master/csl-citation.json"} </w:instrText>
      </w:r>
      <w:r w:rsidR="00F37C80">
        <w:rPr>
          <w:rFonts w:ascii="Times New Roman" w:hAnsi="Times New Roman"/>
        </w:rPr>
        <w:fldChar w:fldCharType="separate"/>
      </w:r>
      <w:r w:rsidR="00F37C80" w:rsidRPr="00F37C80">
        <w:rPr>
          <w:rFonts w:ascii="Times New Roman" w:hAnsi="Times New Roman"/>
        </w:rPr>
        <w:t>(‘3D Reconstruction’ 2023)</w:t>
      </w:r>
      <w:r w:rsidR="00F37C80">
        <w:rPr>
          <w:rFonts w:ascii="Times New Roman" w:hAnsi="Times New Roman"/>
        </w:rPr>
        <w:fldChar w:fldCharType="end"/>
      </w:r>
      <w:r w:rsidRPr="00A70651">
        <w:rPr>
          <w:rFonts w:ascii="Times New Roman" w:hAnsi="Times New Roman"/>
        </w:rPr>
        <w:t>. 1) Use 3D scanning equipment to actively send signals to objects or scenes to obtain information and reconstruct their 3D models. This is an active method. Such methods include laser scanning</w:t>
      </w:r>
      <w:r w:rsidR="004618CC">
        <w:rPr>
          <w:rFonts w:ascii="Times New Roman" w:hAnsi="Times New Roman" w:hint="eastAsia"/>
        </w:rPr>
        <w:t>,</w:t>
      </w:r>
      <w:r w:rsidRPr="00A70651">
        <w:rPr>
          <w:rFonts w:ascii="Times New Roman" w:hAnsi="Times New Roman"/>
        </w:rPr>
        <w:t xml:space="preserve"> </w:t>
      </w:r>
      <w:bookmarkStart w:id="8" w:name="OLE_LINK21"/>
      <w:r w:rsidRPr="00A70651">
        <w:rPr>
          <w:rFonts w:ascii="Times New Roman" w:hAnsi="Times New Roman"/>
        </w:rPr>
        <w:t>structured light</w:t>
      </w:r>
      <w:bookmarkEnd w:id="8"/>
      <w:r w:rsidRPr="00A70651">
        <w:rPr>
          <w:rFonts w:ascii="Times New Roman" w:hAnsi="Times New Roman"/>
        </w:rPr>
        <w:t xml:space="preserve"> scanning, </w:t>
      </w:r>
      <w:bookmarkStart w:id="9" w:name="OLE_LINK22"/>
      <w:r w:rsidRPr="00A70651">
        <w:rPr>
          <w:rFonts w:ascii="Times New Roman" w:hAnsi="Times New Roman"/>
        </w:rPr>
        <w:t>time</w:t>
      </w:r>
      <w:r w:rsidR="004618CC">
        <w:rPr>
          <w:rFonts w:ascii="Times New Roman" w:hAnsi="Times New Roman" w:hint="eastAsia"/>
        </w:rPr>
        <w:t>-</w:t>
      </w:r>
      <w:r w:rsidR="000E5A4F">
        <w:rPr>
          <w:rFonts w:ascii="Times New Roman" w:hAnsi="Times New Roman" w:hint="eastAsia"/>
        </w:rPr>
        <w:t>of</w:t>
      </w:r>
      <w:r w:rsidR="004618CC">
        <w:rPr>
          <w:rFonts w:ascii="Times New Roman" w:hAnsi="Times New Roman" w:hint="eastAsia"/>
        </w:rPr>
        <w:t>-</w:t>
      </w:r>
      <w:r w:rsidRPr="00A70651">
        <w:rPr>
          <w:rFonts w:ascii="Times New Roman" w:hAnsi="Times New Roman"/>
        </w:rPr>
        <w:t>flight</w:t>
      </w:r>
      <w:bookmarkEnd w:id="9"/>
      <w:r w:rsidRPr="00A70651">
        <w:rPr>
          <w:rFonts w:ascii="Times New Roman" w:hAnsi="Times New Roman"/>
        </w:rPr>
        <w:t xml:space="preserve">, consumer-grade RGB-D photography, etc. These methods are generally based on </w:t>
      </w:r>
      <w:r w:rsidR="004618CC">
        <w:rPr>
          <w:rFonts w:ascii="Times New Roman" w:hAnsi="Times New Roman" w:hint="eastAsia"/>
        </w:rPr>
        <w:t>3D</w:t>
      </w:r>
      <w:r w:rsidRPr="00A70651">
        <w:rPr>
          <w:rFonts w:ascii="Times New Roman" w:hAnsi="Times New Roman"/>
        </w:rPr>
        <w:t xml:space="preserve"> reconstruction of </w:t>
      </w:r>
      <w:r w:rsidR="004618CC">
        <w:rPr>
          <w:rFonts w:ascii="Times New Roman" w:hAnsi="Times New Roman"/>
        </w:rPr>
        <w:t xml:space="preserve">the </w:t>
      </w:r>
      <w:r w:rsidRPr="00A70651">
        <w:rPr>
          <w:rFonts w:ascii="Times New Roman" w:hAnsi="Times New Roman"/>
        </w:rPr>
        <w:t xml:space="preserve">point cloud. Laser scanning uses a scanner to emit a laser beam onto a target object and measure the time or phase change of the laser beam reflected from the </w:t>
      </w:r>
      <w:r w:rsidR="004618CC">
        <w:rPr>
          <w:rFonts w:ascii="Times New Roman" w:hAnsi="Times New Roman"/>
        </w:rPr>
        <w:t>object's</w:t>
      </w:r>
      <w:r w:rsidRPr="00A70651">
        <w:rPr>
          <w:rFonts w:ascii="Times New Roman" w:hAnsi="Times New Roman"/>
        </w:rPr>
        <w:t xml:space="preserve"> surface to determine the position of the </w:t>
      </w:r>
      <w:r w:rsidR="004618CC">
        <w:rPr>
          <w:rFonts w:ascii="Times New Roman" w:hAnsi="Times New Roman"/>
        </w:rPr>
        <w:t>object's</w:t>
      </w:r>
      <w:r w:rsidRPr="00A70651">
        <w:rPr>
          <w:rFonts w:ascii="Times New Roman" w:hAnsi="Times New Roman"/>
        </w:rPr>
        <w:t xml:space="preserve"> surface</w:t>
      </w:r>
      <w:r w:rsidR="004618CC">
        <w:rPr>
          <w:rFonts w:ascii="Times New Roman" w:hAnsi="Times New Roman"/>
        </w:rPr>
        <w:fldChar w:fldCharType="begin"/>
      </w:r>
      <w:r w:rsidR="004618CC">
        <w:rPr>
          <w:rFonts w:ascii="Times New Roman" w:hAnsi="Times New Roman"/>
        </w:rPr>
        <w:instrText xml:space="preserve"> ADDIN ZOTERO_ITEM CSL_CITATION {"citationID":"RAMcf7yR","properties":{"formattedCitation":"(Fischer and Manor 1999)","plainCitation":"(Fischer and Manor 1999)","noteIndex":0},"citationItems":[{"id":2645,"uris":["http://zotero.org/users/12193767/items/K35DV8RZ"],"itemData":{"id":2645,"type":"article-journal","abstract":"In Reverse Engineering, laser scanners are commonly used since they can sample 3D data fast and very accurately relative to other systems. Laser scanner systems, however, yield an enormous amount of irregular and scattered digitized point data that requires intensive processing in order to reconstruct the surface of the object. It appears that combining 3D scanned data with 2D intensity images can significantly improve the reconstruction process. This paper proposes a new adaptive reconstruction method that integrates information from a CCD camera with scanned laser data. The method is based on: (a) Detecting a 3D boundary of the parametric base surface, (b) Adaptively reconstructing a parametric base surface with a non-self-intersecting grid, (c) Calculating the parameterization of the 3D sampled points, (d) Fitting the surface by applying a least square (LSQ) approximation method with boundary constraints. The feasibility of the parameterization algorithm is demonstrated on sculptured free objects.","container-title":"CIRP Annals","DOI":"10.1016/S0007-8506(07)63140-0","ISSN":"0007-8506","issue":"1","journalAbbreviation":"CIRP Annals","language":"en","page":"99-102","source":"ScienceDirect","title":"Utilizing image Processing Techniques for 3D Reconstruction of Laser-Scanned Data","volume":"48","author":[{"family":"Fischer","given":"A."},{"family":"Manor","given":"A."}],"issued":{"date-parts":[["1999",1,1]]}}}],"schema":"https://github.com/citation-style-language/schema/raw/master/csl-citation.json"} </w:instrText>
      </w:r>
      <w:r w:rsidR="004618CC">
        <w:rPr>
          <w:rFonts w:ascii="Times New Roman" w:hAnsi="Times New Roman"/>
        </w:rPr>
        <w:fldChar w:fldCharType="separate"/>
      </w:r>
      <w:r w:rsidR="004618CC" w:rsidRPr="00F37C80">
        <w:rPr>
          <w:rFonts w:ascii="Times New Roman" w:hAnsi="Times New Roman"/>
        </w:rPr>
        <w:t>(Fischer and Manor 1999)</w:t>
      </w:r>
      <w:r w:rsidR="004618CC">
        <w:rPr>
          <w:rFonts w:ascii="Times New Roman" w:hAnsi="Times New Roman"/>
        </w:rPr>
        <w:fldChar w:fldCharType="end"/>
      </w:r>
      <w:r w:rsidR="004618CC" w:rsidRPr="00A70651">
        <w:rPr>
          <w:rFonts w:ascii="Times New Roman" w:hAnsi="Times New Roman"/>
        </w:rPr>
        <w:t>,</w:t>
      </w:r>
      <w:r w:rsidRPr="00A70651">
        <w:rPr>
          <w:rFonts w:ascii="Times New Roman" w:hAnsi="Times New Roman"/>
        </w:rPr>
        <w:t xml:space="preserve">. Structured light scanning infers the </w:t>
      </w:r>
      <w:r w:rsidR="005A275F">
        <w:rPr>
          <w:rFonts w:ascii="Times New Roman" w:hAnsi="Times New Roman"/>
        </w:rPr>
        <w:t>3D</w:t>
      </w:r>
      <w:r w:rsidRPr="00A70651">
        <w:rPr>
          <w:rFonts w:ascii="Times New Roman" w:hAnsi="Times New Roman"/>
        </w:rPr>
        <w:t xml:space="preserve"> shape of an </w:t>
      </w:r>
      <w:r w:rsidRPr="00A70651">
        <w:rPr>
          <w:rFonts w:ascii="Times New Roman" w:hAnsi="Times New Roman"/>
        </w:rPr>
        <w:lastRenderedPageBreak/>
        <w:t>object's surface by projecting a series of known patterns of light, such as stripes or grids, onto the surface and observing how these patterns are distorted</w:t>
      </w:r>
      <w:r w:rsidR="004618CC">
        <w:rPr>
          <w:rFonts w:ascii="Times New Roman" w:hAnsi="Times New Roman"/>
        </w:rPr>
        <w:fldChar w:fldCharType="begin"/>
      </w:r>
      <w:r w:rsidR="004618CC">
        <w:rPr>
          <w:rFonts w:ascii="Times New Roman" w:hAnsi="Times New Roman"/>
        </w:rPr>
        <w:instrText xml:space="preserve"> ADDIN ZOTERO_ITEM CSL_CITATION {"citationID":"iG6NoI9x","properties":{"formattedCitation":"(Zhang 2018)","plainCitation":"(Zhang 2018)","noteIndex":0},"citationItems":[{"id":2647,"uris":["http://zotero.org/users/12193767/items/R9S5G5SI"],"itemData":{"id":2647,"type":"article-journal","abstract":"High-speed 3D shape measurement (or imaging) has seen tremendous growths over the past decades, especially the past few years due to the improved speed of computing devices and reduced costs of hardware components. 3D shape measurement technologies have started penetrating more into our daily lives than ever before with the recent release of iPhone X that has an built-in 3D sensor for Face ID, along with prior commercial success of inexpensive commercial sensors (e.g., Microsoft Kinect). This paper overviews the primary state-of-the-art 3D shape measurement techniques based on structured light methods, especially those that could achieve high measurement speed and accuracy. The fundamental principles behind those technologies will be elucidated, experimental results will be presented to demonstrate capabilities and/or limitations for those popular techniques, and finally present our perspectives on those remaining challenges to be conquered to make advanced 3D shape measurement techniques ubiquitous.","container-title":"Optics and Lasers in Engineering","DOI":"10.1016/j.optlaseng.2018.02.017","ISSN":"0143-8166","journalAbbreviation":"Optics and Lasers in Engineering","language":"en","page":"119-131","source":"ScienceDirect","title":"High-speed 3D shape measurement with structured light methods: A review","title-short":"High-speed 3D shape measurement with structured light methods","volume":"106","author":[{"family":"Zhang","given":"Song"}],"issued":{"date-parts":[["2018",7,1]]}}}],"schema":"https://github.com/citation-style-language/schema/raw/master/csl-citation.json"} </w:instrText>
      </w:r>
      <w:r w:rsidR="004618CC">
        <w:rPr>
          <w:rFonts w:ascii="Times New Roman" w:hAnsi="Times New Roman"/>
        </w:rPr>
        <w:fldChar w:fldCharType="separate"/>
      </w:r>
      <w:r w:rsidR="004618CC" w:rsidRPr="000E5A4F">
        <w:rPr>
          <w:rFonts w:ascii="Times New Roman" w:hAnsi="Times New Roman"/>
        </w:rPr>
        <w:t>(Zhang 2018)</w:t>
      </w:r>
      <w:r w:rsidR="004618CC">
        <w:rPr>
          <w:rFonts w:ascii="Times New Roman" w:hAnsi="Times New Roman"/>
        </w:rPr>
        <w:fldChar w:fldCharType="end"/>
      </w:r>
      <w:r w:rsidRPr="00A70651">
        <w:rPr>
          <w:rFonts w:ascii="Times New Roman" w:hAnsi="Times New Roman"/>
        </w:rPr>
        <w:t xml:space="preserve">. Time-of-flight calculates </w:t>
      </w:r>
      <w:r w:rsidR="004618CC">
        <w:rPr>
          <w:rFonts w:ascii="Times New Roman" w:hAnsi="Times New Roman"/>
        </w:rPr>
        <w:t xml:space="preserve">the </w:t>
      </w:r>
      <w:r w:rsidRPr="00A70651">
        <w:rPr>
          <w:rFonts w:ascii="Times New Roman" w:hAnsi="Times New Roman"/>
        </w:rPr>
        <w:t>distance by sending a beam of light (usually infrared light) and measuring the time it takes for the light to travel from the camera to be reflected back to the camera by an object</w:t>
      </w:r>
      <w:r w:rsidR="004618CC">
        <w:rPr>
          <w:rFonts w:ascii="Times New Roman" w:hAnsi="Times New Roman"/>
        </w:rPr>
        <w:fldChar w:fldCharType="begin"/>
      </w:r>
      <w:r w:rsidR="004618CC">
        <w:rPr>
          <w:rFonts w:ascii="Times New Roman" w:hAnsi="Times New Roman"/>
        </w:rPr>
        <w:instrText xml:space="preserve"> ADDIN ZOTERO_ITEM CSL_CITATION {"citationID":"cerls5hu","properties":{"formattedCitation":"(Heide et al. 2014)","plainCitation":"(Heide et al. 2014)","noteIndex":0},"citationItems":[{"id":2649,"uris":["http://zotero.org/users/12193767/items/8YEG38QX"],"itemData":{"id":2649,"type":"paper-conference","event-title":"Proceedings of the IEEE Conference on Computer Vision and Pattern Recognition","language":"en","page":"3222-3229","source":"www.cv-foundation.org","title":"Diffuse Mirrors: 3D Reconstruction from Diffuse Indirect Illumination Using Inexpensive Time-of-Flight Sensors","title-short":"Diffuse Mirrors","URL":"https://www.cv-foundation.org/openaccess/content_cvpr_2014/html/Heide_Diffuse_Mirrors_3D_2014_CVPR_paper.html","author":[{"family":"Heide","given":"Felix"},{"family":"Xiao","given":"Lei"},{"family":"Heidrich","given":"Wolfgang"},{"family":"Hullin","given":"Matthias B."}],"accessed":{"date-parts":[["2024",4,6]]},"issued":{"date-parts":[["2014"]]}}}],"schema":"https://github.com/citation-style-language/schema/raw/master/csl-citation.json"} </w:instrText>
      </w:r>
      <w:r w:rsidR="004618CC">
        <w:rPr>
          <w:rFonts w:ascii="Times New Roman" w:hAnsi="Times New Roman"/>
        </w:rPr>
        <w:fldChar w:fldCharType="separate"/>
      </w:r>
      <w:r w:rsidR="004618CC" w:rsidRPr="004618CC">
        <w:rPr>
          <w:rFonts w:ascii="Times New Roman" w:hAnsi="Times New Roman"/>
        </w:rPr>
        <w:t>(Heide et al. 2014)</w:t>
      </w:r>
      <w:r w:rsidR="004618CC">
        <w:rPr>
          <w:rFonts w:ascii="Times New Roman" w:hAnsi="Times New Roman"/>
        </w:rPr>
        <w:fldChar w:fldCharType="end"/>
      </w:r>
      <w:r w:rsidRPr="00A70651">
        <w:rPr>
          <w:rFonts w:ascii="Times New Roman" w:hAnsi="Times New Roman"/>
        </w:rPr>
        <w:t>.</w:t>
      </w:r>
      <w:r w:rsidR="00207BFF" w:rsidRPr="00A70651">
        <w:rPr>
          <w:rFonts w:ascii="Times New Roman" w:hAnsi="Times New Roman"/>
        </w:rPr>
        <w:t xml:space="preserve"> Consumer RGB-D cameras work by simultaneously capturing a standard red, green, and blue (RGB) image and depth information (D stands for depth) for each pixel, where the depth information is emitted by the camera to a specific type of light (such as infrared light). ), and is measured based on the interaction of light with the object surface (such as the time or pattern change of reflection)</w:t>
      </w:r>
      <w:r w:rsidR="00207BFF" w:rsidRPr="00A70651">
        <w:rPr>
          <w:rFonts w:ascii="Times New Roman" w:hAnsi="Times New Roman"/>
        </w:rPr>
        <w:fldChar w:fldCharType="begin"/>
      </w:r>
      <w:r w:rsidR="00207BFF" w:rsidRPr="00A70651">
        <w:rPr>
          <w:rFonts w:ascii="Times New Roman" w:hAnsi="Times New Roman"/>
        </w:rPr>
        <w:instrText xml:space="preserve"> ADDIN ZOTERO_ITEM CSL_CITATION {"citationID":"hmYj2e0y","properties":{"formattedCitation":"(Zollh\\uc0\\u246{}fer et al. 2018)","plainCitation":"(Zollhöfer et al. 2018)","noteIndex":0},"citationItems":[{"id":2573,"uris":["http://zotero.org/users/12193767/items/K3HIJZ4Y"],"itemData":{"id":2573,"type":"article-journal","abstract":"The advent of affordable consumer grade RGB-D cameras has brought about a profound advancement of visual scene reconstruction methods. Both computer graphics and computer vision researchers spend significant effort to develop entirely new algorithms to capture comprehensive shape models of static and dynamic scenes with RGB-D cameras. This led to significant advances of the state of the art along several dimensions. Some methods achieve very high reconstruction detail, despite limited sensor resolution. Others even achieve real-time performance, yet possibly at lower quality. New concepts were developed to capture scenes at larger spatial and temporal extent. Other recent algorithms flank shape reconstruction with concurrent material and lighting estimation, even in general scenes and unconstrained conditions. In this state-of-the-art report, we analyze these recent developments in RGB-D scene reconstruction in detail and review essential related work. We explain, compare, and critically analyze the common underlying algorithmic concepts that enabled these recent advancements. Furthermore, we show how algorithms are designed to best exploit the benefits of RGB-D data while suppressing their often non-trivial data distortions. In addition, this report identifies and discusses important open research questions and suggests relevant directions for future work.","container-title":"Computer Graphics Forum","DOI":"10.1111/cgf.13386","ISSN":"1467-8659","issue":"2","language":"en","license":"© 2018 The Author(s) Computer Graphics Forum © 2018 The Eurographics Association and John Wiley &amp; Sons Ltd. Published by John Wiley &amp; Sons Ltd.","note":"_eprint: https://onlinelibrary.wiley.com/doi/pdf/10.1111/cgf.13386","page":"625-652","source":"Wiley Online Library","title":"State of the Art on 3D Reconstruction with RGB-D Cameras","volume":"37","author":[{"family":"Zollhöfer","given":"Michael"},{"family":"Stotko","given":"Patrick"},{"family":"Görlitz","given":"Andreas"},{"family":"Theobalt","given":"Christian"},{"family":"Nießner","given":"Matthias"},{"family":"Klein","given":"Reinhard"},{"family":"Kolb","given":"Andreas"}],"issued":{"date-parts":[["2018"]]}}}],"schema":"https://github.com/citation-style-language/schema/raw/master/csl-citation.json"} </w:instrText>
      </w:r>
      <w:r w:rsidR="00207BFF" w:rsidRPr="00A70651">
        <w:rPr>
          <w:rFonts w:ascii="Times New Roman" w:hAnsi="Times New Roman"/>
        </w:rPr>
        <w:fldChar w:fldCharType="separate"/>
      </w:r>
      <w:r w:rsidR="00207BFF" w:rsidRPr="00A70651">
        <w:rPr>
          <w:rFonts w:ascii="Times New Roman" w:hAnsi="Times New Roman"/>
        </w:rPr>
        <w:t>(Zollhöfer et al. 2018)</w:t>
      </w:r>
      <w:r w:rsidR="00207BFF" w:rsidRPr="00A70651">
        <w:rPr>
          <w:rFonts w:ascii="Times New Roman" w:hAnsi="Times New Roman"/>
        </w:rPr>
        <w:fldChar w:fldCharType="end"/>
      </w:r>
      <w:r w:rsidR="00207BFF" w:rsidRPr="00A70651">
        <w:rPr>
          <w:rFonts w:ascii="Times New Roman" w:hAnsi="Times New Roman"/>
        </w:rPr>
        <w:t xml:space="preserve">. Currently, RGB-D cameras include Kinect Fusion, Dynamic Fusion, Elastic Fusion, Fusion 4D, Volume and other algorithms. 2) </w:t>
      </w:r>
      <w:r w:rsidR="005152A9" w:rsidRPr="00A70651">
        <w:rPr>
          <w:rFonts w:ascii="Times New Roman" w:hAnsi="Times New Roman"/>
        </w:rPr>
        <w:t xml:space="preserve">Image-based 3D reconstruction uses computer vision theory to perform 3D </w:t>
      </w:r>
      <w:r w:rsidR="007F3543">
        <w:rPr>
          <w:rFonts w:ascii="Times New Roman" w:hAnsi="Times New Roman"/>
        </w:rPr>
        <w:t>modelling</w:t>
      </w:r>
      <w:r w:rsidR="005152A9" w:rsidRPr="00A70651">
        <w:rPr>
          <w:rFonts w:ascii="Times New Roman" w:hAnsi="Times New Roman"/>
        </w:rPr>
        <w:t xml:space="preserve"> through multiple images taken at different angles</w:t>
      </w:r>
      <w:r w:rsidR="00E65A71">
        <w:rPr>
          <w:rFonts w:ascii="Times New Roman" w:hAnsi="Times New Roman"/>
        </w:rPr>
        <w:fldChar w:fldCharType="begin"/>
      </w:r>
      <w:r w:rsidR="00E65A71">
        <w:rPr>
          <w:rFonts w:ascii="Times New Roman" w:hAnsi="Times New Roman"/>
        </w:rPr>
        <w:instrText xml:space="preserve"> ADDIN ZOTERO_ITEM CSL_CITATION {"citationID":"PgPRA5fn","properties":{"formattedCitation":"(Han, Laga, and Bennamoun 2021)","plainCitation":"(Han, Laga, and Bennamoun 2021)","noteIndex":0},"citationItems":[{"id":2653,"uris":["http://zotero.org/users/12193767/items/D4JZAWLX"],"itemData":{"id":2653,"type":"article-journal","abstract":"3D reconstruction is a longstanding ill-posed problem, which has been explored for decades by the computer vision, computer graphics, and machine learning communities. Since 2015, image-based 3D reconstruction using convolutional neural networks (CNN) has attracted increasing interest and demonstrated an impressive performance. Given this new era of rapid evolution, this article provides a comprehensive survey of the recent developments in this field. We focus on the works which use deep learning techniques to estimate the 3D shape of generic objects either from a single or multiple RGB images. We organize the literature based on the shape representations, the network architectures, and the training mechanisms they use. While this survey is intended for methods which reconstruct generic objects, we also review some of the recent works which focus on specific object classes such as human body shapes and faces. We provide an analysis and comparison of the performance of some key papers, summarize some of the open problems in this field, and discuss promising directions for future research.","container-title":"IEEE Transactions on Pattern Analysis and Machine Intelligence","DOI":"10.1109/TPAMI.2019.2954885","ISSN":"1939-3539","issue":"5","language":"en","note":"event-title: IEEE Transactions on Pattern Analysis and Machine Intelligence","page":"1578-1604","source":"IEEE Xplore","title":"Image-Based 3D Object Reconstruction: State-of-the-Art and Trends in the Deep Learning Era","title-short":"Image-Based 3D Object Reconstruction","volume":"43","author":[{"family":"Han","given":"Xian-Feng"},{"family":"Laga","given":"Hamid"},{"family":"Bennamoun","given":"Mohammed"}],"issued":{"date-parts":[["2021",5]]}}}],"schema":"https://github.com/citation-style-language/schema/raw/master/csl-citation.json"} </w:instrText>
      </w:r>
      <w:r w:rsidR="00E65A71">
        <w:rPr>
          <w:rFonts w:ascii="Times New Roman" w:hAnsi="Times New Roman"/>
        </w:rPr>
        <w:fldChar w:fldCharType="separate"/>
      </w:r>
      <w:r w:rsidR="00E65A71" w:rsidRPr="00E65A71">
        <w:rPr>
          <w:rFonts w:ascii="Times New Roman" w:hAnsi="Times New Roman"/>
        </w:rPr>
        <w:t>(Han, Laga, and Bennamoun 2021)</w:t>
      </w:r>
      <w:r w:rsidR="00E65A71">
        <w:rPr>
          <w:rFonts w:ascii="Times New Roman" w:hAnsi="Times New Roman"/>
        </w:rPr>
        <w:fldChar w:fldCharType="end"/>
      </w:r>
      <w:r w:rsidR="005152A9" w:rsidRPr="00A70651">
        <w:rPr>
          <w:rFonts w:ascii="Times New Roman" w:hAnsi="Times New Roman"/>
        </w:rPr>
        <w:t xml:space="preserve">. This type of </w:t>
      </w:r>
      <w:r w:rsidR="00E97739" w:rsidRPr="00A70651">
        <w:rPr>
          <w:rFonts w:ascii="Times New Roman" w:hAnsi="Times New Roman"/>
        </w:rPr>
        <w:t>method is a passive method, and it</w:t>
      </w:r>
      <w:r w:rsidR="005152A9" w:rsidRPr="00A70651">
        <w:rPr>
          <w:rFonts w:ascii="Times New Roman" w:hAnsi="Times New Roman"/>
        </w:rPr>
        <w:t xml:space="preserve"> further includes two mainstream technologies, namely 3D reconstruction based on </w:t>
      </w:r>
      <w:bookmarkStart w:id="10" w:name="OLE_LINK23"/>
      <w:r w:rsidR="005152A9" w:rsidRPr="00A70651">
        <w:rPr>
          <w:rFonts w:ascii="Times New Roman" w:hAnsi="Times New Roman"/>
        </w:rPr>
        <w:t>multi-view geometry</w:t>
      </w:r>
      <w:bookmarkEnd w:id="10"/>
      <w:r w:rsidR="005152A9" w:rsidRPr="00A70651">
        <w:rPr>
          <w:rFonts w:ascii="Times New Roman" w:hAnsi="Times New Roman"/>
        </w:rPr>
        <w:t xml:space="preserve"> and 3D reconstruction based on deep learning. For 3D reconstruction based on multi-view geometry, this 3D reconstruction method has been studied for a long time and the technology is relatively mature. It mainly estimates the camera pose of the collected data through multi-view images, and then extracts features from the images and performs comparison and splicing to complete the conversion of 2D images into 3D models</w:t>
      </w:r>
      <w:r w:rsidR="00E65A71">
        <w:rPr>
          <w:rFonts w:ascii="Times New Roman" w:hAnsi="Times New Roman"/>
        </w:rPr>
        <w:fldChar w:fldCharType="begin"/>
      </w:r>
      <w:r w:rsidR="00E65A71">
        <w:rPr>
          <w:rFonts w:ascii="Times New Roman" w:hAnsi="Times New Roman"/>
        </w:rPr>
        <w:instrText xml:space="preserve"> ADDIN ZOTERO_ITEM CSL_CITATION {"citationID":"B9v6ltYO","properties":{"formattedCitation":"(Shang et al. 2020)","plainCitation":"(Shang et al. 2020)","noteIndex":0},"citationItems":[{"id":2656,"uris":["http://zotero.org/users/12193767/items/X4YB3AVP"],"itemData":{"id":2656,"type":"paper-conference","abstract":"Recent learning-based approaches, in which models are trained by single-view images have shown promising results for monocular 3D face reconstruction, but they suffer from the ill-posed face pose and depth ambiguity issue. In contrast to previous works that only enforce 2D feature constraints, we propose a self-supervised training architecture by leveraging the multi-view geometry consistency, which provides reliable constraints on face pose and depth estimation. We first propose an occlusion-aware view synthesis method to apply multi-view geometry consistency to self-supervised learning. Then we design three novel loss functions for multi-view consistency, including the pixel consistency loss, the depth consistency loss, and the facial landmark-based epipolar loss. Our method is accurate and robust, especially under large variations of expressions, poses, and illumination conditions. Comprehensive experiments on the face alignment and 3D face reconstruction benchmarks have demonstrated superiority over state-of-the-art methods. Our code and model are released in https://github.com/jiaxiangshang/MGCNet.","container-title":"Computer Vision – ECCV 2020","DOI":"10.1007/978-3-030-58555-6_4","event-place":"Cham","ISBN":"978-3-030-58555-6","language":"en","page":"53-70","publisher":"Springer International Publishing","publisher-place":"Cham","source":"Springer Link","title":"Self-Supervised Monocular 3D Face Reconstruction by Occlusion-Aware Multi-view Geometry Consistency","author":[{"family":"Shang","given":"Jiaxiang"},{"family":"Shen","given":"Tianwei"},{"family":"Li","given":"Shiwei"},{"family":"Zhou","given":"Lei"},{"family":"Zhen","given":"Mingmin"},{"family":"Fang","given":"Tian"},{"family":"Quan","given":"Long"}],"editor":[{"family":"Vedaldi","given":"Andrea"},{"family":"Bischof","given":"Horst"},{"family":"Brox","given":"Thomas"},{"family":"Frahm","given":"Jan-Michael"}],"issued":{"date-parts":[["2020"]]}}}],"schema":"https://github.com/citation-style-language/schema/raw/master/csl-citation.json"} </w:instrText>
      </w:r>
      <w:r w:rsidR="00E65A71">
        <w:rPr>
          <w:rFonts w:ascii="Times New Roman" w:hAnsi="Times New Roman"/>
        </w:rPr>
        <w:fldChar w:fldCharType="separate"/>
      </w:r>
      <w:r w:rsidR="00E65A71" w:rsidRPr="00E65A71">
        <w:rPr>
          <w:rFonts w:ascii="Times New Roman" w:hAnsi="Times New Roman"/>
        </w:rPr>
        <w:t>(Shang et al. 2020)</w:t>
      </w:r>
      <w:r w:rsidR="00E65A71">
        <w:rPr>
          <w:rFonts w:ascii="Times New Roman" w:hAnsi="Times New Roman"/>
        </w:rPr>
        <w:fldChar w:fldCharType="end"/>
      </w:r>
      <w:r w:rsidR="005152A9" w:rsidRPr="00A70651">
        <w:rPr>
          <w:rFonts w:ascii="Times New Roman" w:hAnsi="Times New Roman"/>
        </w:rPr>
        <w:t>.</w:t>
      </w:r>
      <w:r w:rsidR="0031011B">
        <w:rPr>
          <w:rFonts w:ascii="Times New Roman" w:hAnsi="Times New Roman"/>
        </w:rPr>
        <w:t xml:space="preserve"> </w:t>
      </w:r>
      <w:r w:rsidR="00241AE3">
        <w:rPr>
          <w:rFonts w:ascii="Times New Roman" w:hAnsi="Times New Roman" w:hint="eastAsia"/>
        </w:rPr>
        <w:t>T</w:t>
      </w:r>
      <w:r w:rsidR="00F518C9" w:rsidRPr="00A70651">
        <w:rPr>
          <w:rFonts w:ascii="Times New Roman" w:hAnsi="Times New Roman"/>
        </w:rPr>
        <w:t>his technolog</w:t>
      </w:r>
      <w:bookmarkStart w:id="11" w:name="OLE_LINK24"/>
      <w:r w:rsidR="00241AE3">
        <w:rPr>
          <w:rFonts w:ascii="Times New Roman" w:hAnsi="Times New Roman" w:hint="eastAsia"/>
        </w:rPr>
        <w:t xml:space="preserve">y </w:t>
      </w:r>
      <w:r w:rsidR="00EE4D10" w:rsidRPr="00A70651">
        <w:rPr>
          <w:rFonts w:ascii="Times New Roman" w:hAnsi="Times New Roman"/>
        </w:rPr>
        <w:t xml:space="preserve">commonly </w:t>
      </w:r>
      <w:r w:rsidR="00F518C9" w:rsidRPr="00A70651">
        <w:rPr>
          <w:rFonts w:ascii="Times New Roman" w:hAnsi="Times New Roman"/>
        </w:rPr>
        <w:t>includ</w:t>
      </w:r>
      <w:r w:rsidR="00241AE3">
        <w:rPr>
          <w:rFonts w:ascii="Times New Roman" w:hAnsi="Times New Roman" w:hint="eastAsia"/>
        </w:rPr>
        <w:t>es</w:t>
      </w:r>
      <w:r w:rsidR="00F518C9" w:rsidRPr="00A70651">
        <w:rPr>
          <w:rFonts w:ascii="Times New Roman" w:hAnsi="Times New Roman"/>
        </w:rPr>
        <w:t xml:space="preserve"> Structure from Motion</w:t>
      </w:r>
      <w:r w:rsidR="00D02148" w:rsidRPr="00A70651">
        <w:rPr>
          <w:rFonts w:ascii="Times New Roman" w:hAnsi="Times New Roman"/>
        </w:rPr>
        <w:t>(</w:t>
      </w:r>
      <w:proofErr w:type="spellStart"/>
      <w:r w:rsidR="00D02148" w:rsidRPr="00A70651">
        <w:rPr>
          <w:rFonts w:ascii="Times New Roman" w:hAnsi="Times New Roman"/>
        </w:rPr>
        <w:t>SfM</w:t>
      </w:r>
      <w:proofErr w:type="spellEnd"/>
      <w:r w:rsidR="00F518C9" w:rsidRPr="00A70651">
        <w:rPr>
          <w:rFonts w:ascii="Times New Roman" w:hAnsi="Times New Roman"/>
        </w:rPr>
        <w:t>)</w:t>
      </w:r>
      <w:r w:rsidR="00B6000F" w:rsidRPr="00A70651">
        <w:rPr>
          <w:rFonts w:ascii="Times New Roman" w:hAnsi="Times New Roman"/>
        </w:rPr>
        <w:t xml:space="preserve"> and</w:t>
      </w:r>
      <w:r w:rsidR="00F518C9" w:rsidRPr="00A70651">
        <w:rPr>
          <w:rFonts w:ascii="Times New Roman" w:hAnsi="Times New Roman"/>
        </w:rPr>
        <w:t xml:space="preserve"> Multi-View Stereo</w:t>
      </w:r>
      <w:r w:rsidR="00D02148" w:rsidRPr="00A70651">
        <w:rPr>
          <w:rFonts w:ascii="Times New Roman" w:hAnsi="Times New Roman"/>
        </w:rPr>
        <w:t>(</w:t>
      </w:r>
      <w:r w:rsidR="00F518C9" w:rsidRPr="00A70651">
        <w:rPr>
          <w:rFonts w:ascii="Times New Roman" w:hAnsi="Times New Roman"/>
        </w:rPr>
        <w:t>MVS)</w:t>
      </w:r>
      <w:bookmarkEnd w:id="11"/>
      <w:r w:rsidR="00F518C9" w:rsidRPr="00A70651">
        <w:rPr>
          <w:rFonts w:ascii="Times New Roman" w:hAnsi="Times New Roman"/>
        </w:rPr>
        <w:t xml:space="preserve"> method</w:t>
      </w:r>
      <w:r w:rsidR="00B6000F" w:rsidRPr="00A70651">
        <w:rPr>
          <w:rFonts w:ascii="Times New Roman" w:hAnsi="Times New Roman"/>
        </w:rPr>
        <w:t>, etc.</w:t>
      </w:r>
      <w:r w:rsidR="00241AE3">
        <w:rPr>
          <w:rFonts w:ascii="Times New Roman" w:hAnsi="Times New Roman"/>
        </w:rPr>
        <w:fldChar w:fldCharType="begin"/>
      </w:r>
      <w:r w:rsidR="00241AE3">
        <w:rPr>
          <w:rFonts w:ascii="Times New Roman" w:hAnsi="Times New Roman"/>
        </w:rPr>
        <w:instrText xml:space="preserve"> ADDIN ZOTERO_ITEM CSL_CITATION {"citationID":"sBd9wCzd","properties":{"formattedCitation":"(D. Ma et al. 2023)","plainCitation":"(D. Ma et al. 2023)","noteIndex":0},"citationItems":[{"id":2658,"uris":["http://zotero.org/users/12193767/items/WKXT92Z6"],"itemData":{"id":2658,"type":"article-journal","abstract":"Traditional image-based detection methods for pipelines lack quantification information (e.g., depth, area, and perimeter of defects) despite the high accuracy. Furthermore, existing three-dimensional (3D) reconstruction methods based on laser and depth cameras are expensive and not maneuverable. To remedy these problems, a simple and novel measurement system for sewer pipeline potholes based on low-cost 3D reconstruction is proposed. First, a sparse reconstruction method based on structure-from-motion (SFM) is proposed to estimate the camera parameters and reconstruct the sparse point cloud from multi-view images that are easily acquired. Second, a dense reconstruction method based on multi-view stereo (MVS) is proposed to generate the depth maps and dense 3D points that can provide a stereo display of pipelines. Third, an automatic segmentation and measurement method based on cylinder fitting and projection for pipeline potholes is proposed. The measurement information of potholes is obtained by projection, triangulation and boundary search. Furthermore, a metric calibration method is proposed to convert the voxel size to the actual size. Comparison experiments show that the average errors of maximum depths, mean depths, areas and perimeters between the predicted and real values are 9.48 %, 13.16 %, 6.70 % and 14.01 %, respectively. Furthermore, the measurement method is robust to the point density of the potholes. The whole proposed system only requires several overlapping images taken from ordinary cameras, which is a low-cost and accurate way for 3D reconstruction of pipelines and measurement of defects.","container-title":"Tunnelling and Underground Space Technology","DOI":"10.1016/j.tust.2023.105345","ISSN":"0886-7798","journalAbbreviation":"Tunnelling and Underground Space Technology","language":"en","page":"105345","source":"ScienceDirect","title":"A low-cost 3D reconstruction and measurement system based on structure-from-motion (SFM) and multi-view stereo (MVS) for sewer pipelines","volume":"141","author":[{"family":"Ma","given":"Duo"},{"family":"Fang","given":"Hongyuan"},{"family":"Wang","given":"Niannian"},{"family":"Pang","given":"Gaozhao"},{"family":"Li","given":"Bin"},{"family":"Dong","given":"Jiaxiu"},{"family":"Jiang","given":"Xue"}],"issued":{"date-parts":[["2023",11,1]]}}}],"schema":"https://github.com/citation-style-language/schema/raw/master/csl-citation.json"} </w:instrText>
      </w:r>
      <w:r w:rsidR="00241AE3">
        <w:rPr>
          <w:rFonts w:ascii="Times New Roman" w:hAnsi="Times New Roman"/>
        </w:rPr>
        <w:fldChar w:fldCharType="separate"/>
      </w:r>
      <w:r w:rsidR="00241AE3" w:rsidRPr="00241AE3">
        <w:rPr>
          <w:rFonts w:ascii="Times New Roman" w:hAnsi="Times New Roman"/>
        </w:rPr>
        <w:t>(D. Ma et al. 2023)</w:t>
      </w:r>
      <w:r w:rsidR="00241AE3">
        <w:rPr>
          <w:rFonts w:ascii="Times New Roman" w:hAnsi="Times New Roman"/>
        </w:rPr>
        <w:fldChar w:fldCharType="end"/>
      </w:r>
      <w:r w:rsidR="00F518C9" w:rsidRPr="00A70651">
        <w:rPr>
          <w:rFonts w:ascii="Times New Roman" w:hAnsi="Times New Roman"/>
        </w:rPr>
        <w:t>.</w:t>
      </w:r>
      <w:r w:rsidR="0082247B" w:rsidRPr="00A70651">
        <w:rPr>
          <w:rFonts w:ascii="Times New Roman" w:hAnsi="Times New Roman"/>
        </w:rPr>
        <w:t xml:space="preserve"> For 3D reconstruction based on deep learning, this method mainly uses the super powerful learning and fitting capabilities of deep neural networks, which can perform 3D reconstruction of RGB or RGBD images</w:t>
      </w:r>
      <w:r w:rsidR="00E61C93">
        <w:rPr>
          <w:rFonts w:ascii="Times New Roman" w:hAnsi="Times New Roman"/>
        </w:rPr>
        <w:fldChar w:fldCharType="begin"/>
      </w:r>
      <w:r w:rsidR="00E61C93">
        <w:rPr>
          <w:rFonts w:ascii="Times New Roman" w:hAnsi="Times New Roman"/>
        </w:rPr>
        <w:instrText xml:space="preserve"> ADDIN ZOTERO_ITEM CSL_CITATION {"citationID":"FkBXFKSc","properties":{"formattedCitation":"(Han, Laga, and Bennamoun 2021)","plainCitation":"(Han, Laga, and Bennamoun 2021)","noteIndex":0},"citationItems":[{"id":2653,"uris":["http://zotero.org/users/12193767/items/D4JZAWLX"],"itemData":{"id":2653,"type":"article-journal","abstract":"3D reconstruction is a longstanding ill-posed problem, which has been explored for decades by the computer vision, computer graphics, and machine learning communities. Since 2015, image-based 3D reconstruction using convolutional neural networks (CNN) has attracted increasing interest and demonstrated an impressive performance. Given this new era of rapid evolution, this article provides a comprehensive survey of the recent developments in this field. We focus on the works which use deep learning techniques to estimate the 3D shape of generic objects either from a single or multiple RGB images. We organize the literature based on the shape representations, the network architectures, and the training mechanisms they use. While this survey is intended for methods which reconstruct generic objects, we also review some of the recent works which focus on specific object classes such as human body shapes and faces. We provide an analysis and comparison of the performance of some key papers, summarize some of the open problems in this field, and discuss promising directions for future research.","container-title":"IEEE Transactions on Pattern Analysis and Machine Intelligence","DOI":"10.1109/TPAMI.2019.2954885","ISSN":"1939-3539","issue":"5","language":"en","note":"event-title: IEEE Transactions on Pattern Analysis and Machine Intelligence","page":"1578-1604","source":"IEEE Xplore","title":"Image-Based 3D Object Reconstruction: State-of-the-Art and Trends in the Deep Learning Era","title-short":"Image-Based 3D Object Reconstruction","volume":"43","author":[{"family":"Han","given":"Xian-Feng"},{"family":"Laga","given":"Hamid"},{"family":"Bennamoun","given":"Mohammed"}],"issued":{"date-parts":[["2021",5]]}}}],"schema":"https://github.com/citation-style-language/schema/raw/master/csl-citation.json"} </w:instrText>
      </w:r>
      <w:r w:rsidR="00E61C93">
        <w:rPr>
          <w:rFonts w:ascii="Times New Roman" w:hAnsi="Times New Roman"/>
        </w:rPr>
        <w:fldChar w:fldCharType="separate"/>
      </w:r>
      <w:r w:rsidR="00E61C93" w:rsidRPr="00E61C93">
        <w:rPr>
          <w:rFonts w:ascii="Times New Roman" w:hAnsi="Times New Roman"/>
        </w:rPr>
        <w:t>(Han, Laga, and Bennamoun 2021)</w:t>
      </w:r>
      <w:r w:rsidR="00E61C93">
        <w:rPr>
          <w:rFonts w:ascii="Times New Roman" w:hAnsi="Times New Roman"/>
        </w:rPr>
        <w:fldChar w:fldCharType="end"/>
      </w:r>
      <w:r w:rsidR="0082247B" w:rsidRPr="00A70651">
        <w:rPr>
          <w:rFonts w:ascii="Times New Roman" w:hAnsi="Times New Roman"/>
        </w:rPr>
        <w:t xml:space="preserve">. </w:t>
      </w:r>
      <w:r w:rsidR="004C687D" w:rsidRPr="00A70651">
        <w:rPr>
          <w:rFonts w:ascii="Times New Roman" w:hAnsi="Times New Roman"/>
        </w:rPr>
        <w:t>At the same time, this method</w:t>
      </w:r>
      <w:r w:rsidR="00F92E48">
        <w:rPr>
          <w:rFonts w:ascii="Times New Roman" w:hAnsi="Times New Roman" w:hint="eastAsia"/>
        </w:rPr>
        <w:t xml:space="preserve"> </w:t>
      </w:r>
      <w:r w:rsidR="00F92E48" w:rsidRPr="00F92E48">
        <w:rPr>
          <w:rFonts w:ascii="Times New Roman" w:hAnsi="Times New Roman"/>
        </w:rPr>
        <w:t>cover</w:t>
      </w:r>
      <w:r w:rsidR="004922CB">
        <w:rPr>
          <w:rFonts w:ascii="Times New Roman" w:hAnsi="Times New Roman" w:hint="eastAsia"/>
        </w:rPr>
        <w:t>s</w:t>
      </w:r>
      <w:r w:rsidR="00F92E48" w:rsidRPr="00F92E48">
        <w:rPr>
          <w:rFonts w:ascii="Times New Roman" w:hAnsi="Times New Roman"/>
        </w:rPr>
        <w:t xml:space="preserve"> a variety of data representation methods, including point cloud, </w:t>
      </w:r>
      <w:r w:rsidR="00F92E48">
        <w:rPr>
          <w:rFonts w:ascii="Times New Roman" w:hAnsi="Times New Roman" w:hint="eastAsia"/>
        </w:rPr>
        <w:t>mesh</w:t>
      </w:r>
      <w:r w:rsidR="00F92E48" w:rsidRPr="00F92E48">
        <w:rPr>
          <w:rFonts w:ascii="Times New Roman" w:hAnsi="Times New Roman"/>
        </w:rPr>
        <w:t>, and voxel, and</w:t>
      </w:r>
      <w:r w:rsidR="004922CB">
        <w:rPr>
          <w:rFonts w:ascii="Times New Roman" w:hAnsi="Times New Roman" w:hint="eastAsia"/>
        </w:rPr>
        <w:t xml:space="preserve"> it</w:t>
      </w:r>
      <w:r w:rsidR="00F92E48" w:rsidRPr="00F92E48">
        <w:rPr>
          <w:rFonts w:ascii="Times New Roman" w:hAnsi="Times New Roman"/>
        </w:rPr>
        <w:t xml:space="preserve"> </w:t>
      </w:r>
      <w:r w:rsidR="00F92E48">
        <w:rPr>
          <w:rFonts w:ascii="Times New Roman" w:hAnsi="Times New Roman"/>
        </w:rPr>
        <w:t>uses</w:t>
      </w:r>
      <w:r w:rsidR="00F92E48" w:rsidRPr="00F92E48">
        <w:rPr>
          <w:rFonts w:ascii="Times New Roman" w:hAnsi="Times New Roman"/>
        </w:rPr>
        <w:t xml:space="preserve"> depth information and other forms of input data to generate or optimize </w:t>
      </w:r>
      <w:r w:rsidR="00F92E48">
        <w:rPr>
          <w:rFonts w:ascii="Times New Roman" w:hAnsi="Times New Roman" w:hint="eastAsia"/>
        </w:rPr>
        <w:t>3D</w:t>
      </w:r>
      <w:r w:rsidR="00F92E48" w:rsidRPr="00F92E48">
        <w:rPr>
          <w:rFonts w:ascii="Times New Roman" w:hAnsi="Times New Roman"/>
        </w:rPr>
        <w:t xml:space="preserve"> models</w:t>
      </w:r>
      <w:r w:rsidR="00F92E48">
        <w:rPr>
          <w:rFonts w:ascii="Times New Roman" w:hAnsi="Times New Roman"/>
        </w:rPr>
        <w:fldChar w:fldCharType="begin"/>
      </w:r>
      <w:r w:rsidR="00F92E48">
        <w:rPr>
          <w:rFonts w:ascii="Times New Roman" w:hAnsi="Times New Roman"/>
        </w:rPr>
        <w:instrText xml:space="preserve"> ADDIN ZOTERO_ITEM CSL_CITATION {"citationID":"w0TWYFsI","properties":{"formattedCitation":"(Han, Laga, and Bennamoun 2021)","plainCitation":"(Han, Laga, and Bennamoun 2021)","noteIndex":0},"citationItems":[{"id":2653,"uris":["http://zotero.org/users/12193767/items/D4JZAWLX"],"itemData":{"id":2653,"type":"article-journal","abstract":"3D reconstruction is a longstanding ill-posed problem, which has been explored for decades by the computer vision, computer graphics, and machine learning communities. Since 2015, image-based 3D reconstruction using convolutional neural networks (CNN) has attracted increasing interest and demonstrated an impressive performance. Given this new era of rapid evolution, this article provides a comprehensive survey of the recent developments in this field. We focus on the works which use deep learning techniques to estimate the 3D shape of generic objects either from a single or multiple RGB images. We organize the literature based on the shape representations, the network architectures, and the training mechanisms they use. While this survey is intended for methods which reconstruct generic objects, we also review some of the recent works which focus on specific object classes such as human body shapes and faces. We provide an analysis and comparison of the performance of some key papers, summarize some of the open problems in this field, and discuss promising directions for future research.","container-title":"IEEE Transactions on Pattern Analysis and Machine Intelligence","DOI":"10.1109/TPAMI.2019.2954885","ISSN":"1939-3539","issue":"5","language":"en","note":"event-title: IEEE Transactions on Pattern Analysis and Machine Intelligence","page":"1578-1604","source":"IEEE Xplore","title":"Image-Based 3D Object Reconstruction: State-of-the-Art and Trends in the Deep Learning Era","title-short":"Image-Based 3D Object Reconstruction","volume":"43","author":[{"family":"Han","given":"Xian-Feng"},{"family":"Laga","given":"Hamid"},{"family":"Bennamoun","given":"Mohammed"}],"issued":{"date-parts":[["2021",5]]}}}],"schema":"https://github.com/citation-style-language/schema/raw/master/csl-citation.json"} </w:instrText>
      </w:r>
      <w:r w:rsidR="00F92E48">
        <w:rPr>
          <w:rFonts w:ascii="Times New Roman" w:hAnsi="Times New Roman"/>
        </w:rPr>
        <w:fldChar w:fldCharType="separate"/>
      </w:r>
      <w:r w:rsidR="00F92E48" w:rsidRPr="00F92E48">
        <w:rPr>
          <w:rFonts w:ascii="Times New Roman" w:hAnsi="Times New Roman"/>
        </w:rPr>
        <w:t>(Han, Laga, and Bennamoun 2021)</w:t>
      </w:r>
      <w:r w:rsidR="00F92E48">
        <w:rPr>
          <w:rFonts w:ascii="Times New Roman" w:hAnsi="Times New Roman"/>
        </w:rPr>
        <w:fldChar w:fldCharType="end"/>
      </w:r>
      <w:r w:rsidR="00F92E48" w:rsidRPr="00F92E48">
        <w:rPr>
          <w:rFonts w:ascii="Times New Roman" w:hAnsi="Times New Roman"/>
        </w:rPr>
        <w:t>.</w:t>
      </w:r>
      <w:r w:rsidR="004C687D" w:rsidRPr="00A70651">
        <w:rPr>
          <w:rFonts w:ascii="Times New Roman" w:hAnsi="Times New Roman"/>
        </w:rPr>
        <w:t xml:space="preserve"> </w:t>
      </w:r>
      <w:r w:rsidR="0082247B" w:rsidRPr="00A70651">
        <w:rPr>
          <w:rFonts w:ascii="Times New Roman" w:hAnsi="Times New Roman"/>
        </w:rPr>
        <w:t>This method is mostly a supervised learning method and is highly dependent on data sets. Due to the collection and label</w:t>
      </w:r>
      <w:r w:rsidR="00C45584">
        <w:rPr>
          <w:rFonts w:ascii="Times New Roman" w:hAnsi="Times New Roman" w:hint="eastAsia"/>
        </w:rPr>
        <w:t>l</w:t>
      </w:r>
      <w:r w:rsidR="0082247B" w:rsidRPr="00A70651">
        <w:rPr>
          <w:rFonts w:ascii="Times New Roman" w:hAnsi="Times New Roman"/>
        </w:rPr>
        <w:t>ing problems of data sets, currently there is more research in the direction of reconstruction of smaller objects.</w:t>
      </w:r>
    </w:p>
    <w:p w14:paraId="76A084F6" w14:textId="159E143A" w:rsidR="0009587B" w:rsidRPr="00A70651" w:rsidRDefault="00D843A3" w:rsidP="003B0183">
      <w:pPr>
        <w:spacing w:line="360" w:lineRule="auto"/>
        <w:rPr>
          <w:rFonts w:ascii="Times New Roman" w:hAnsi="Times New Roman" w:cs="Times New Roman"/>
          <w:sz w:val="24"/>
        </w:rPr>
      </w:pPr>
      <w:r w:rsidRPr="00A70651">
        <w:rPr>
          <w:rFonts w:ascii="Times New Roman" w:hAnsi="Times New Roman" w:cs="Times New Roman"/>
          <w:sz w:val="24"/>
        </w:rPr>
        <w:t xml:space="preserve">Of course, these </w:t>
      </w:r>
      <w:r w:rsidR="00786BA2">
        <w:rPr>
          <w:rFonts w:ascii="Times New Roman" w:hAnsi="Times New Roman" w:cs="Times New Roman" w:hint="eastAsia"/>
          <w:sz w:val="24"/>
        </w:rPr>
        <w:t>3D</w:t>
      </w:r>
      <w:r w:rsidRPr="00A70651">
        <w:rPr>
          <w:rFonts w:ascii="Times New Roman" w:hAnsi="Times New Roman" w:cs="Times New Roman"/>
          <w:sz w:val="24"/>
        </w:rPr>
        <w:t xml:space="preserve"> reconstruction methods have their advantages and challenges, and they also play a role in different application requirements. Active 3D reconstruction methods, due to their high accuracy and strong environmental adaptability, are widely used in many scenarios that require </w:t>
      </w:r>
      <w:r w:rsidRPr="00A70651">
        <w:rPr>
          <w:rFonts w:ascii="Times New Roman" w:hAnsi="Times New Roman" w:cs="Times New Roman"/>
          <w:sz w:val="24"/>
        </w:rPr>
        <w:lastRenderedPageBreak/>
        <w:t>precise measurement, and the field of civil infrastructure is no exception, such as 3D reconstruction of existing buildings and construction site management</w:t>
      </w:r>
      <w:r w:rsidR="00C45584">
        <w:rPr>
          <w:rFonts w:ascii="Times New Roman" w:hAnsi="Times New Roman" w:cs="Times New Roman"/>
          <w:sz w:val="24"/>
        </w:rPr>
        <w:fldChar w:fldCharType="begin"/>
      </w:r>
      <w:r w:rsidR="00C45584">
        <w:rPr>
          <w:rFonts w:ascii="Times New Roman" w:hAnsi="Times New Roman" w:cs="Times New Roman"/>
          <w:sz w:val="24"/>
        </w:rPr>
        <w:instrText xml:space="preserve"> ADDIN ZOTERO_ITEM CSL_CITATION {"citationID":"aQxzdLwd","properties":{"formattedCitation":"(Z. Ma and Liu 2018)","plainCitation":"(Z. Ma and Liu 2018)","noteIndex":0},"citationItems":[{"id":2025,"uris":["http://zotero.org/users/12193767/items/TIGUYR2K"],"itemData":{"id":2025,"type":"article-journal","abstract":"Three-dimensional (3D) reconstruction techniques have been used to obtain the 3D representations of objects in civil engineering in the form of point cloud models, mesh models and geometric models more often than ever, among which, point cloud models are the basis. In order to clarify the status quo of the research and application of the techniques in civil engineering, literature retrieval is implemented by using major literature databases in the world and the result is summarized by analyzing the abstracts or the full papers when required. First, the research methodology is introduced, and the framework of 3D reconstruction techniques is established. Second, 3D reconstruction techniques for generating point clouds and processing point clouds along with the corresponding algorithms and methods are reviewed respectively. Third, their applications in reconstructing and managing construction sites and reconstructing pipelines of Mechanical, Electrical and Plumbing (MEP) systems, are presented as typical examples, and the achievements are highlighted. Finally, the challenges are discussed and the key research directions to be addressed in the future are proposed. This paper contributes to the knowledge body of 3D reconstruction in two aspects, i.e. summarizing systematically the up-to-date achievements and challenges for the applications of 3D reconstruction techniques in civil engineering, and proposing key future research directions to be addressed in the field.","container-title":"Advanced Engineering Informatics","DOI":"10.1016/j.aei.2018.05.005","ISSN":"1474-0346","journalAbbreviation":"Advanced Engineering Informatics","language":"en","page":"163-174","source":"ScienceDirect","title":"A review of 3D reconstruction techniques in civil engineering and their applications","volume":"37","author":[{"family":"Ma","given":"Zhiliang"},{"family":"Liu","given":"Shilong"}],"issued":{"date-parts":[["2018",8,1]]}}}],"schema":"https://github.com/citation-style-language/schema/raw/master/csl-citation.json"} </w:instrText>
      </w:r>
      <w:r w:rsidR="00C45584">
        <w:rPr>
          <w:rFonts w:ascii="Times New Roman" w:hAnsi="Times New Roman" w:cs="Times New Roman"/>
          <w:sz w:val="24"/>
        </w:rPr>
        <w:fldChar w:fldCharType="separate"/>
      </w:r>
      <w:r w:rsidR="00C45584" w:rsidRPr="00C45584">
        <w:rPr>
          <w:rFonts w:ascii="Times New Roman" w:hAnsi="Times New Roman" w:cs="Times New Roman"/>
          <w:sz w:val="24"/>
        </w:rPr>
        <w:t>(Z. Ma and Liu 2018)</w:t>
      </w:r>
      <w:r w:rsidR="00C45584">
        <w:rPr>
          <w:rFonts w:ascii="Times New Roman" w:hAnsi="Times New Roman" w:cs="Times New Roman"/>
          <w:sz w:val="24"/>
        </w:rPr>
        <w:fldChar w:fldCharType="end"/>
      </w:r>
      <w:r w:rsidRPr="00A70651">
        <w:rPr>
          <w:rFonts w:ascii="Times New Roman" w:hAnsi="Times New Roman" w:cs="Times New Roman"/>
          <w:sz w:val="24"/>
        </w:rPr>
        <w:t xml:space="preserve">. However, the application of this technology often requires </w:t>
      </w:r>
      <w:bookmarkStart w:id="12" w:name="OLE_LINK25"/>
      <w:r w:rsidRPr="00A70651">
        <w:rPr>
          <w:rFonts w:ascii="Times New Roman" w:hAnsi="Times New Roman" w:cs="Times New Roman"/>
          <w:sz w:val="24"/>
        </w:rPr>
        <w:t>expensive equipment and sensors</w:t>
      </w:r>
      <w:bookmarkEnd w:id="12"/>
      <w:r w:rsidR="00C94C26">
        <w:rPr>
          <w:rFonts w:ascii="Times New Roman" w:hAnsi="Times New Roman" w:cs="Times New Roman"/>
          <w:sz w:val="24"/>
        </w:rPr>
        <w:fldChar w:fldCharType="begin"/>
      </w:r>
      <w:r w:rsidR="00C94C26">
        <w:rPr>
          <w:rFonts w:ascii="Times New Roman" w:hAnsi="Times New Roman" w:cs="Times New Roman"/>
          <w:sz w:val="24"/>
        </w:rPr>
        <w:instrText xml:space="preserve"> ADDIN ZOTERO_ITEM CSL_CITATION {"citationID":"r1DbPMrS","properties":{"formattedCitation":"(Paoli et al. 2020)","plainCitation":"(Paoli et al. 2020)","noteIndex":0},"citationItems":[{"id":2661,"uris":["http://zotero.org/users/12193767/items/GM8G9XD5"],"itemData":{"id":2661,"type":"article-journal","abstract":"3D digital models of the upper limb anatomy represent the starting point for the design process of bespoke devices, such as orthoses and prostheses, which can be modeled on the actual patient’s anatomy by using CAD (Computer Aided Design) tools. The ongoing research on optical scanning methodologies has allowed the development of technologies that allow the surface reconstruction of the upper limb anatomy through procedures characterized by minimum discomfort for the patient. However, the 3D optical scanning of upper limbs is a complex task that requires solving problematic aspects, such as the difficulty of keeping the hand in a stable position and the presence of artefacts due to involuntary movements. Scientific literature, indeed, investigated different approaches in this regard by either integrating commercial devices, to create customized sensor architectures, or by developing innovative 3D acquisition techniques. The present work is aimed at presenting an overview of the state of the art of optical technologies and sensor architectures for the surface acquisition of upper limb anatomies. The review analyzes the working principles at the basis of existing devices and proposes a categorization of the approaches based on handling, pre/post-processing effort, and potentialities in real-time scanning. An in-depth analysis of strengths and weaknesses of the approaches proposed by the research community is also provided to give valuable support in selecting the most appropriate solution for the specific application to be addressed.","container-title":"Sensors","DOI":"10.3390/s20226584","ISSN":"1424-8220","issue":"22","language":"en","license":"http://creativecommons.org/licenses/by/3.0/","note":"number: 22\npublisher: Multidisciplinary Digital Publishing Institute","page":"6584","source":"www.mdpi.com","title":"Sensor Architectures and Technologies for Upper Limb 3D Surface Reconstruction: A Review","title-short":"Sensor Architectures and Technologies for Upper Limb 3D Surface Reconstruction","volume":"20","author":[{"family":"Paoli","given":"Alessandro"},{"family":"Neri","given":"Paolo"},{"family":"Razionale","given":"Armando V."},{"family":"Tamburrino","given":"Francesco"},{"family":"Barone","given":"Sandro"}],"issued":{"date-parts":[["2020",1]]}}}],"schema":"https://github.com/citation-style-language/schema/raw/master/csl-citation.json"} </w:instrText>
      </w:r>
      <w:r w:rsidR="00C94C26">
        <w:rPr>
          <w:rFonts w:ascii="Times New Roman" w:hAnsi="Times New Roman" w:cs="Times New Roman"/>
          <w:sz w:val="24"/>
        </w:rPr>
        <w:fldChar w:fldCharType="separate"/>
      </w:r>
      <w:r w:rsidR="00C94C26" w:rsidRPr="00C94C26">
        <w:rPr>
          <w:rFonts w:ascii="Times New Roman" w:hAnsi="Times New Roman" w:cs="Times New Roman"/>
          <w:sz w:val="24"/>
        </w:rPr>
        <w:t>(Paoli et al. 2020)</w:t>
      </w:r>
      <w:r w:rsidR="00C94C26">
        <w:rPr>
          <w:rFonts w:ascii="Times New Roman" w:hAnsi="Times New Roman" w:cs="Times New Roman"/>
          <w:sz w:val="24"/>
        </w:rPr>
        <w:fldChar w:fldCharType="end"/>
      </w:r>
      <w:r w:rsidRPr="00A70651">
        <w:rPr>
          <w:rFonts w:ascii="Times New Roman" w:hAnsi="Times New Roman" w:cs="Times New Roman"/>
          <w:sz w:val="24"/>
        </w:rPr>
        <w:t>.</w:t>
      </w:r>
      <w:r w:rsidR="00C94C26">
        <w:rPr>
          <w:rFonts w:ascii="Times New Roman" w:hAnsi="Times New Roman" w:cs="Times New Roman" w:hint="eastAsia"/>
          <w:sz w:val="24"/>
        </w:rPr>
        <w:t xml:space="preserve"> </w:t>
      </w:r>
      <w:r w:rsidRPr="00A70651">
        <w:rPr>
          <w:rFonts w:ascii="Times New Roman" w:hAnsi="Times New Roman" w:cs="Times New Roman"/>
          <w:sz w:val="24"/>
        </w:rPr>
        <w:t>Moreover, in outdoor or strong light environments, interference from external light sources such as the sun may affect the accuracy of measurements</w:t>
      </w:r>
      <w:r w:rsidR="00C94C26">
        <w:rPr>
          <w:rFonts w:ascii="Times New Roman" w:hAnsi="Times New Roman" w:cs="Times New Roman"/>
          <w:sz w:val="24"/>
        </w:rPr>
        <w:fldChar w:fldCharType="begin"/>
      </w:r>
      <w:r w:rsidR="00C94C26">
        <w:rPr>
          <w:rFonts w:ascii="Times New Roman" w:hAnsi="Times New Roman" w:cs="Times New Roman"/>
          <w:sz w:val="24"/>
        </w:rPr>
        <w:instrText xml:space="preserve"> ADDIN ZOTERO_ITEM CSL_CITATION {"citationID":"H35ODVNW","properties":{"formattedCitation":"(Kang et al. 2020)","plainCitation":"(Kang et al. 2020)","noteIndex":0},"citationItems":[{"id":2216,"uris":["http://zotero.org/users/12193767/items/8TRSNQ93"],"itemData":{"id":2216,"type":"article-journal","abstract":"Indoor environment model reconstruction has emerged as a significant and challenging task in terms of the provision of a semantically rich and geometrically accurate indoor model. Recently, there has been an increasing amount of research related to indoor environment reconstruction. Therefore, this paper reviews the state-of-the-art techniques for the three-dimensional (3D) reconstruction of indoor environments. First, some of the available benchmark datasets for 3D reconstruction of indoor environments are described and discussed. Then, data collection of 3D indoor spaces is briefly summarized. Furthermore, an overview of the geometric, semantic, and topological reconstruction of the indoor environment is presented, where the existing methodologies, advantages, and disadvantages of these three reconstruction types are analyzed and summarized. Finally, future research directions, including technique challenges and trends, are discussed for the purpose of promoting future research interest. It can be concluded that most of the existing indoor environment reconstruction methods are based on the strong Manhattan assumption, which may not be true in a real indoor environment, hence limiting the effectiveness and robustness of existing indoor environment reconstruction methods. Moreover, based on the hierarchical pyramid structures and the learnable parameters of deep-learning architectures, multi-task collaborative schemes to share parameters and to jointly optimize each other using redundant and complementary information from different perspectives show their potential for the 3D reconstruction of indoor environments. Furthermore, indoor–outdoor space seamless integration to achieve a full representation of both interior and exterior buildings is also heavily in demand.","container-title":"ISPRS International Journal of Geo-Information","DOI":"10.3390/ijgi9050330","ISSN":"2220-9964","issue":"5","language":"en","license":"http://creativecommons.org/licenses/by/3.0/","note":"number: 5\npublisher: Multidisciplinary Digital Publishing Institute","page":"330","source":"www.mdpi.com","title":"A Review of Techniques for 3D Reconstruction of Indoor Environments","volume":"9","author":[{"family":"Kang","given":"Zhizhong"},{"family":"Yang","given":"Juntao"},{"family":"Yang","given":"Zhou"},{"family":"Cheng","given":"Sai"}],"issued":{"date-parts":[["2020",5]]}}}],"schema":"https://github.com/citation-style-language/schema/raw/master/csl-citation.json"} </w:instrText>
      </w:r>
      <w:r w:rsidR="00C94C26">
        <w:rPr>
          <w:rFonts w:ascii="Times New Roman" w:hAnsi="Times New Roman" w:cs="Times New Roman"/>
          <w:sz w:val="24"/>
        </w:rPr>
        <w:fldChar w:fldCharType="separate"/>
      </w:r>
      <w:r w:rsidR="00C94C26" w:rsidRPr="00C94C26">
        <w:rPr>
          <w:rFonts w:ascii="Times New Roman" w:hAnsi="Times New Roman" w:cs="Times New Roman"/>
          <w:sz w:val="24"/>
        </w:rPr>
        <w:t>(Kang et al. 2020)</w:t>
      </w:r>
      <w:r w:rsidR="00C94C26">
        <w:rPr>
          <w:rFonts w:ascii="Times New Roman" w:hAnsi="Times New Roman" w:cs="Times New Roman"/>
          <w:sz w:val="24"/>
        </w:rPr>
        <w:fldChar w:fldCharType="end"/>
      </w:r>
      <w:r w:rsidRPr="00A70651">
        <w:rPr>
          <w:rFonts w:ascii="Times New Roman" w:hAnsi="Times New Roman" w:cs="Times New Roman"/>
          <w:sz w:val="24"/>
        </w:rPr>
        <w:t>.</w:t>
      </w:r>
      <w:r w:rsidR="00AD28C4" w:rsidRPr="00A70651">
        <w:rPr>
          <w:rFonts w:ascii="Times New Roman" w:hAnsi="Times New Roman" w:cs="Times New Roman"/>
          <w:sz w:val="24"/>
        </w:rPr>
        <w:t xml:space="preserve"> In the passive 3D reconstruction method, 3D reconstruction based on multi-view geometry can reconstruct 3D models from a few to thousands of pictures as needed. It is highly adaptable and </w:t>
      </w:r>
      <w:proofErr w:type="gramStart"/>
      <w:r w:rsidR="00AD28C4" w:rsidRPr="00A70651">
        <w:rPr>
          <w:rFonts w:ascii="Times New Roman" w:hAnsi="Times New Roman" w:cs="Times New Roman"/>
          <w:sz w:val="24"/>
        </w:rPr>
        <w:t>interpretable, and</w:t>
      </w:r>
      <w:proofErr w:type="gramEnd"/>
      <w:r w:rsidR="00AD28C4" w:rsidRPr="00A70651">
        <w:rPr>
          <w:rFonts w:ascii="Times New Roman" w:hAnsi="Times New Roman" w:cs="Times New Roman"/>
          <w:sz w:val="24"/>
        </w:rPr>
        <w:t xml:space="preserve"> does not rely on previous training data. It can be directly applied to new image sets, and provides a cost-effective solution for 3D reconstruction</w:t>
      </w:r>
      <w:r w:rsidR="005759BB">
        <w:rPr>
          <w:rFonts w:ascii="Times New Roman" w:hAnsi="Times New Roman"/>
        </w:rPr>
        <w:fldChar w:fldCharType="begin"/>
      </w:r>
      <w:r w:rsidR="005759BB">
        <w:rPr>
          <w:rFonts w:ascii="Times New Roman" w:hAnsi="Times New Roman"/>
        </w:rPr>
        <w:instrText xml:space="preserve"> ADDIN ZOTERO_ITEM CSL_CITATION {"citationID":"KR2gaMSh","properties":{"formattedCitation":"(Shang et al. 2020)","plainCitation":"(Shang et al. 2020)","noteIndex":0},"citationItems":[{"id":2656,"uris":["http://zotero.org/users/12193767/items/X4YB3AVP"],"itemData":{"id":2656,"type":"paper-conference","abstract":"Recent learning-based approaches, in which models are trained by single-view images have shown promising results for monocular 3D face reconstruction, but they suffer from the ill-posed face pose and depth ambiguity issue. In contrast to previous works that only enforce 2D feature constraints, we propose a self-supervised training architecture by leveraging the multi-view geometry consistency, which provides reliable constraints on face pose and depth estimation. We first propose an occlusion-aware view synthesis method to apply multi-view geometry consistency to self-supervised learning. Then we design three novel loss functions for multi-view consistency, including the pixel consistency loss, the depth consistency loss, and the facial landmark-based epipolar loss. Our method is accurate and robust, especially under large variations of expressions, poses, and illumination conditions. Comprehensive experiments on the face alignment and 3D face reconstruction benchmarks have demonstrated superiority over state-of-the-art methods. Our code and model are released in https://github.com/jiaxiangshang/MGCNet.","container-title":"Computer Vision – ECCV 2020","DOI":"10.1007/978-3-030-58555-6_4","event-place":"Cham","ISBN":"978-3-030-58555-6","language":"en","page":"53-70","publisher":"Springer International Publishing","publisher-place":"Cham","source":"Springer Link","title":"Self-Supervised Monocular 3D Face Reconstruction by Occlusion-Aware Multi-view Geometry Consistency","author":[{"family":"Shang","given":"Jiaxiang"},{"family":"Shen","given":"Tianwei"},{"family":"Li","given":"Shiwei"},{"family":"Zhou","given":"Lei"},{"family":"Zhen","given":"Mingmin"},{"family":"Fang","given":"Tian"},{"family":"Quan","given":"Long"}],"editor":[{"family":"Vedaldi","given":"Andrea"},{"family":"Bischof","given":"Horst"},{"family":"Brox","given":"Thomas"},{"family":"Frahm","given":"Jan-Michael"}],"issued":{"date-parts":[["2020"]]}}}],"schema":"https://github.com/citation-style-language/schema/raw/master/csl-citation.json"} </w:instrText>
      </w:r>
      <w:r w:rsidR="005759BB">
        <w:rPr>
          <w:rFonts w:ascii="Times New Roman" w:hAnsi="Times New Roman"/>
        </w:rPr>
        <w:fldChar w:fldCharType="separate"/>
      </w:r>
      <w:r w:rsidR="005759BB" w:rsidRPr="00E65A71">
        <w:rPr>
          <w:rFonts w:ascii="Times New Roman" w:hAnsi="Times New Roman" w:cs="Times New Roman"/>
          <w:sz w:val="24"/>
        </w:rPr>
        <w:t>(Shang et al. 2020)</w:t>
      </w:r>
      <w:r w:rsidR="005759BB">
        <w:rPr>
          <w:rFonts w:ascii="Times New Roman" w:hAnsi="Times New Roman"/>
        </w:rPr>
        <w:fldChar w:fldCharType="end"/>
      </w:r>
      <w:r w:rsidR="00AD28C4" w:rsidRPr="00A70651">
        <w:rPr>
          <w:rFonts w:ascii="Times New Roman" w:hAnsi="Times New Roman" w:cs="Times New Roman"/>
          <w:sz w:val="24"/>
        </w:rPr>
        <w:t>. To build a model with higher accuracy, it often requires two very tedious steps: camera pose evaluation and pixel triangulation in 3D space</w:t>
      </w:r>
      <w:r w:rsidR="005759BB">
        <w:rPr>
          <w:rFonts w:ascii="Times New Roman" w:hAnsi="Times New Roman" w:cs="Times New Roman"/>
          <w:sz w:val="24"/>
        </w:rPr>
        <w:fldChar w:fldCharType="begin"/>
      </w:r>
      <w:r w:rsidR="005759BB">
        <w:rPr>
          <w:rFonts w:ascii="Times New Roman" w:hAnsi="Times New Roman" w:cs="Times New Roman"/>
          <w:sz w:val="24"/>
        </w:rPr>
        <w:instrText xml:space="preserve"> ADDIN ZOTERO_ITEM CSL_CITATION {"citationID":"FzdEiAmB","properties":{"formattedCitation":"(S. Wang et al. 2023)","plainCitation":"(S. Wang et al. 2023)","noteIndex":0},"citationItems":[{"id":2022,"uris":["http://zotero.org/users/12193767/items/QHK6XQVR"],"itemData":{"id":2022,"type":"article","abstract":"Multi-view stereo reconstruction (MVS) in the wild requires to first estimate the camera parameters e.g. intrinsic and extrinsic parameters. These are usually tedious and cumbersome to obtain, yet they are mandatory to triangulate corresponding pixels in 3D space, which is the core of all best performing MVS algorithms. In this work, we take an opposite stance and introduce DUSt3R, a radically novel paradigm for Dense and Unconstrained Stereo 3D Reconstruction of arbitrary image collections, i.e. operating without prior information about camera calibration nor viewpoint poses. We cast the pairwise reconstruction problem as a regression of pointmaps, relaxing the hard constraints of usual projective camera models. We show that this formulation smoothly unifies the monocular and binocular reconstruction cases. In the case where more than two images are provided, we further propose a simple yet effective global alignment strategy that expresses all pairwise pointmaps in a common reference frame. We base our network architecture on standard Transformer encoders and decoders, allowing us to leverage powerful pretrained models. Our formulation directly provides a 3D model of the scene as well as depth information, but interestingly, we can seamlessly recover from it, pixel matches, relative and absolute camera. Exhaustive experiments on all these tasks showcase that the proposed DUSt3R can unify various 3D vision tasks and set new SoTAs on monocular/multi-view depth estimation as well as relative pose estimation. In summary, DUSt3R makes many geometric 3D vision tasks easy.","DOI":"10.48550/arXiv.2312.14132","language":"en","note":"arXiv:2312.14132 [cs]","number":"arXiv:2312.14132","publisher":"arXiv","source":"arXiv.org","title":"DUSt3R: Geometric 3D Vision Made Easy","title-short":"DUSt3R","URL":"http://arxiv.org/abs/2312.14132","author":[{"family":"Wang","given":"Shuzhe"},{"family":"Leroy","given":"Vincent"},{"family":"Cabon","given":"Yohann"},{"family":"Chidlovskii","given":"Boris"},{"family":"Revaud","given":"Jerome"}],"accessed":{"date-parts":[["2024",3,8]]},"issued":{"date-parts":[["2023",12,21]]}}}],"schema":"https://github.com/citation-style-language/schema/raw/master/csl-citation.json"} </w:instrText>
      </w:r>
      <w:r w:rsidR="005759BB">
        <w:rPr>
          <w:rFonts w:ascii="Times New Roman" w:hAnsi="Times New Roman" w:cs="Times New Roman"/>
          <w:sz w:val="24"/>
        </w:rPr>
        <w:fldChar w:fldCharType="separate"/>
      </w:r>
      <w:r w:rsidR="005759BB" w:rsidRPr="005759BB">
        <w:rPr>
          <w:rFonts w:ascii="Times New Roman" w:hAnsi="Times New Roman" w:cs="Times New Roman"/>
          <w:sz w:val="24"/>
        </w:rPr>
        <w:t>(S. Wang et al. 2023)</w:t>
      </w:r>
      <w:r w:rsidR="005759BB">
        <w:rPr>
          <w:rFonts w:ascii="Times New Roman" w:hAnsi="Times New Roman" w:cs="Times New Roman"/>
          <w:sz w:val="24"/>
        </w:rPr>
        <w:fldChar w:fldCharType="end"/>
      </w:r>
      <w:r w:rsidR="00AD28C4" w:rsidRPr="00A70651">
        <w:rPr>
          <w:rFonts w:ascii="Times New Roman" w:hAnsi="Times New Roman" w:cs="Times New Roman"/>
          <w:sz w:val="24"/>
        </w:rPr>
        <w:t xml:space="preserve">. </w:t>
      </w:r>
      <w:r w:rsidR="00020658" w:rsidRPr="00A70651">
        <w:rPr>
          <w:rFonts w:ascii="Times New Roman" w:hAnsi="Times New Roman" w:cs="Times New Roman"/>
          <w:sz w:val="24"/>
        </w:rPr>
        <w:t>If the region has</w:t>
      </w:r>
      <w:bookmarkStart w:id="13" w:name="OLE_LINK26"/>
      <w:r w:rsidR="00020658" w:rsidRPr="00A70651">
        <w:rPr>
          <w:rFonts w:ascii="Times New Roman" w:hAnsi="Times New Roman" w:cs="Times New Roman"/>
          <w:sz w:val="24"/>
        </w:rPr>
        <w:t xml:space="preserve"> poor texture or is occluded</w:t>
      </w:r>
      <w:bookmarkEnd w:id="13"/>
      <w:r w:rsidR="00020658" w:rsidRPr="00A70651">
        <w:rPr>
          <w:rFonts w:ascii="Times New Roman" w:hAnsi="Times New Roman" w:cs="Times New Roman"/>
          <w:sz w:val="24"/>
        </w:rPr>
        <w:t>, accurately matching feature points may be time-consuming and relatively difficult, affecting the quality of reconstruction and requiring deep expertise to adjust parameters and solve problems during the reconstruction process</w:t>
      </w:r>
      <w:r w:rsidR="008C5DC2">
        <w:rPr>
          <w:rFonts w:ascii="Times New Roman" w:hAnsi="Times New Roman" w:cs="Times New Roman"/>
          <w:sz w:val="24"/>
        </w:rPr>
        <w:fldChar w:fldCharType="begin"/>
      </w:r>
      <w:r w:rsidR="008C5DC2">
        <w:rPr>
          <w:rFonts w:ascii="Times New Roman" w:hAnsi="Times New Roman" w:cs="Times New Roman"/>
          <w:sz w:val="24"/>
        </w:rPr>
        <w:instrText xml:space="preserve"> ADDIN ZOTERO_ITEM CSL_CITATION {"citationID":"PdKXI0Qu","properties":{"formattedCitation":"(Li et al. 2022)","plainCitation":"(Li et al. 2022)","noteIndex":0},"citationItems":[{"id":2663,"uris":["http://zotero.org/users/12193767/items/TN484P86"],"itemData":{"id":2663,"type":"article-journal","abstract":"3D point cloud reconstruction is an urgent task in computer vision for environment perception. Nevertheless, the reconstructed scene is inaccurate and incomplete, because the visibility of pixels is not taken into account by existing methods. In this paper, a cascaded network with a multiple cost volume aggregation module named ADR-MVSNet is proposed. Three improvements are presented in ADR-MVSNet. First, to improve the reconstruction accuracy and reduce the time complexity, an adaptive depth reduction module, which adaptively adjusts the depth range of the pixel through the confidence interval, is proposed. Second, to more accurately estimate the depth of occluded pixels in multiview images, a multiple cost volume aggregation module, in which Gini impurity is introduced to measure the confidence of pixel depth prediction, is proposed. Third, a multiscale photometric consistency filter module is proposed, which considers the information in multiple confidence maps at the same time and filters out outliers accurately to remove pixels with low confidence. Therefore, the accuracy of point cloud reconstruction is improved. The experimental results on the DTU and Tanks and Temple datasets demonstrate that ADR-MVSNet achieves highly accurate and highly complete reconstruction compared with state-of-the-art benchmarks.","container-title":"Pattern Recognition","DOI":"10.1016/j.patcog.2021.108516","ISSN":"0031-3203","journalAbbreviation":"Pattern Recognition","language":"en","page":"108516","source":"ScienceDirect","title":"ADR-MVSNet: A cascade network for 3D point cloud reconstruction with pixel occlusion","title-short":"ADR-MVSNet","volume":"125","author":[{"family":"Li","given":"Ying"},{"family":"Zhao","given":"Zhijie"},{"family":"Fan","given":"Jiahao"},{"family":"Li","given":"Wenyue"}],"issued":{"date-parts":[["2022",5,1]]}}}],"schema":"https://github.com/citation-style-language/schema/raw/master/csl-citation.json"} </w:instrText>
      </w:r>
      <w:r w:rsidR="008C5DC2">
        <w:rPr>
          <w:rFonts w:ascii="Times New Roman" w:hAnsi="Times New Roman" w:cs="Times New Roman"/>
          <w:sz w:val="24"/>
        </w:rPr>
        <w:fldChar w:fldCharType="separate"/>
      </w:r>
      <w:r w:rsidR="008C5DC2" w:rsidRPr="008C5DC2">
        <w:rPr>
          <w:rFonts w:ascii="Times New Roman" w:hAnsi="Times New Roman" w:cs="Times New Roman"/>
          <w:sz w:val="24"/>
        </w:rPr>
        <w:t>(Li et al. 2022)</w:t>
      </w:r>
      <w:r w:rsidR="008C5DC2">
        <w:rPr>
          <w:rFonts w:ascii="Times New Roman" w:hAnsi="Times New Roman" w:cs="Times New Roman"/>
          <w:sz w:val="24"/>
        </w:rPr>
        <w:fldChar w:fldCharType="end"/>
      </w:r>
      <w:r w:rsidR="00020658" w:rsidRPr="00A70651">
        <w:rPr>
          <w:rFonts w:ascii="Times New Roman" w:hAnsi="Times New Roman" w:cs="Times New Roman"/>
          <w:sz w:val="24"/>
        </w:rPr>
        <w:t xml:space="preserve">. Although 3D reconstruction based on deep learning has large data requirements, limited generalization ability, and poor interpretability, it can fully learn complex image features and help improve the reconstruction effect in texture-poor or visually blurry areas. Besides, the degree of automation and </w:t>
      </w:r>
      <w:r w:rsidR="008C5DC2">
        <w:rPr>
          <w:rFonts w:ascii="Times New Roman" w:hAnsi="Times New Roman" w:cs="Times New Roman"/>
          <w:sz w:val="24"/>
        </w:rPr>
        <w:t>modelling</w:t>
      </w:r>
      <w:r w:rsidR="00020658" w:rsidRPr="00A70651">
        <w:rPr>
          <w:rFonts w:ascii="Times New Roman" w:hAnsi="Times New Roman" w:cs="Times New Roman"/>
          <w:sz w:val="24"/>
        </w:rPr>
        <w:t xml:space="preserve"> efficiency </w:t>
      </w:r>
      <w:r w:rsidR="008C5DC2">
        <w:rPr>
          <w:rFonts w:ascii="Times New Roman" w:hAnsi="Times New Roman" w:cs="Times New Roman" w:hint="eastAsia"/>
          <w:sz w:val="24"/>
        </w:rPr>
        <w:t>is</w:t>
      </w:r>
      <w:r w:rsidR="00020658" w:rsidRPr="00A70651">
        <w:rPr>
          <w:rFonts w:ascii="Times New Roman" w:hAnsi="Times New Roman" w:cs="Times New Roman"/>
          <w:sz w:val="24"/>
        </w:rPr>
        <w:t xml:space="preserve"> relatively high</w:t>
      </w:r>
      <w:r w:rsidR="008C5DC2">
        <w:rPr>
          <w:rFonts w:ascii="Times New Roman" w:hAnsi="Times New Roman" w:cs="Times New Roman"/>
          <w:sz w:val="24"/>
        </w:rPr>
        <w:fldChar w:fldCharType="begin"/>
      </w:r>
      <w:r w:rsidR="008C5DC2">
        <w:rPr>
          <w:rFonts w:ascii="Times New Roman" w:hAnsi="Times New Roman" w:cs="Times New Roman"/>
          <w:sz w:val="24"/>
        </w:rPr>
        <w:instrText xml:space="preserve"> ADDIN ZOTERO_ITEM CSL_CITATION {"citationID":"IWNsu12B","properties":{"formattedCitation":"(Han, Laga, and Bennamoun 2021)","plainCitation":"(Han, Laga, and Bennamoun 2021)","noteIndex":0},"citationItems":[{"id":2653,"uris":["http://zotero.org/users/12193767/items/D4JZAWLX"],"itemData":{"id":2653,"type":"article-journal","abstract":"3D reconstruction is a longstanding ill-posed problem, which has been explored for decades by the computer vision, computer graphics, and machine learning communities. Since 2015, image-based 3D reconstruction using convolutional neural networks (CNN) has attracted increasing interest and demonstrated an impressive performance. Given this new era of rapid evolution, this article provides a comprehensive survey of the recent developments in this field. We focus on the works which use deep learning techniques to estimate the 3D shape of generic objects either from a single or multiple RGB images. We organize the literature based on the shape representations, the network architectures, and the training mechanisms they use. While this survey is intended for methods which reconstruct generic objects, we also review some of the recent works which focus on specific object classes such as human body shapes and faces. We provide an analysis and comparison of the performance of some key papers, summarize some of the open problems in this field, and discuss promising directions for future research.","container-title":"IEEE Transactions on Pattern Analysis and Machine Intelligence","DOI":"10.1109/TPAMI.2019.2954885","ISSN":"1939-3539","issue":"5","language":"en","note":"event-title: IEEE Transactions on Pattern Analysis and Machine Intelligence","page":"1578-1604","source":"IEEE Xplore","title":"Image-Based 3D Object Reconstruction: State-of-the-Art and Trends in the Deep Learning Era","title-short":"Image-Based 3D Object Reconstruction","volume":"43","author":[{"family":"Han","given":"Xian-Feng"},{"family":"Laga","given":"Hamid"},{"family":"Bennamoun","given":"Mohammed"}],"issued":{"date-parts":[["2021",5]]}}}],"schema":"https://github.com/citation-style-language/schema/raw/master/csl-citation.json"} </w:instrText>
      </w:r>
      <w:r w:rsidR="008C5DC2">
        <w:rPr>
          <w:rFonts w:ascii="Times New Roman" w:hAnsi="Times New Roman" w:cs="Times New Roman"/>
          <w:sz w:val="24"/>
        </w:rPr>
        <w:fldChar w:fldCharType="separate"/>
      </w:r>
      <w:r w:rsidR="008C5DC2" w:rsidRPr="008C5DC2">
        <w:rPr>
          <w:rFonts w:ascii="Times New Roman" w:hAnsi="Times New Roman" w:cs="Times New Roman"/>
          <w:sz w:val="24"/>
        </w:rPr>
        <w:t>(Han, Laga, and Bennamoun 2021)</w:t>
      </w:r>
      <w:r w:rsidR="008C5DC2">
        <w:rPr>
          <w:rFonts w:ascii="Times New Roman" w:hAnsi="Times New Roman" w:cs="Times New Roman"/>
          <w:sz w:val="24"/>
        </w:rPr>
        <w:fldChar w:fldCharType="end"/>
      </w:r>
      <w:r w:rsidR="00020658" w:rsidRPr="00A70651">
        <w:rPr>
          <w:rFonts w:ascii="Times New Roman" w:hAnsi="Times New Roman" w:cs="Times New Roman"/>
          <w:sz w:val="24"/>
        </w:rPr>
        <w:t>.</w:t>
      </w:r>
    </w:p>
    <w:p w14:paraId="7B417603" w14:textId="2DD65E0A" w:rsidR="00FA4180" w:rsidRPr="00A70651" w:rsidRDefault="00FA4180" w:rsidP="003B0183">
      <w:pPr>
        <w:spacing w:line="360" w:lineRule="auto"/>
        <w:rPr>
          <w:rFonts w:ascii="Times New Roman" w:hAnsi="Times New Roman" w:cs="Times New Roman"/>
          <w:sz w:val="24"/>
        </w:rPr>
      </w:pPr>
      <w:r w:rsidRPr="00A70651">
        <w:rPr>
          <w:rFonts w:ascii="Times New Roman" w:hAnsi="Times New Roman" w:cs="Times New Roman"/>
          <w:sz w:val="24"/>
        </w:rPr>
        <w:t>Under this current situation, DUSt3R</w:t>
      </w:r>
      <w:r w:rsidRPr="00A70651">
        <w:rPr>
          <w:rFonts w:ascii="Times New Roman" w:hAnsi="Times New Roman" w:cs="Times New Roman"/>
          <w:sz w:val="24"/>
        </w:rPr>
        <w:fldChar w:fldCharType="begin"/>
      </w:r>
      <w:r w:rsidR="008255DE">
        <w:rPr>
          <w:rFonts w:ascii="Times New Roman" w:hAnsi="Times New Roman" w:cs="Times New Roman"/>
          <w:sz w:val="24"/>
        </w:rPr>
        <w:instrText xml:space="preserve"> ADDIN ZOTERO_ITEM CSL_CITATION {"citationID":"mFQynCIk","properties":{"formattedCitation":"(S. Wang et al. 2023)","plainCitation":"(S. Wang et al. 2023)","noteIndex":0},"citationItems":[{"id":2022,"uris":["http://zotero.org/users/12193767/items/QHK6XQVR"],"itemData":{"id":2022,"type":"article","abstract":"Multi-view stereo reconstruction (MVS) in the wild requires to first estimate the camera parameters e.g. intrinsic and extrinsic parameters. These are usually tedious and cumbersome to obtain, yet they are mandatory to triangulate corresponding pixels in 3D space, which is the core of all best performing MVS algorithms. In this work, we take an opposite stance and introduce DUSt3R, a radically novel paradigm for Dense and Unconstrained Stereo 3D Reconstruction of arbitrary image collections, i.e. operating without prior information about camera calibration nor viewpoint poses. We cast the pairwise reconstruction problem as a regression of pointmaps, relaxing the hard constraints of usual projective camera models. We show that this formulation smoothly unifies the monocular and binocular reconstruction cases. In the case where more than two images are provided, we further propose a simple yet effective global alignment strategy that expresses all pairwise pointmaps in a common reference frame. We base our network architecture on standard Transformer encoders and decoders, allowing us to leverage powerful pretrained models. Our formulation directly provides a 3D model of the scene as well as depth information, but interestingly, we can seamlessly recover from it, pixel matches, relative and absolute camera. Exhaustive experiments on all these tasks showcase that the proposed DUSt3R can unify various 3D vision tasks and set new SoTAs on monocular/multi-view depth estimation as well as relative pose estimation. In summary, DUSt3R makes many geometric 3D vision tasks easy.","DOI":"10.48550/arXiv.2312.14132","language":"en","note":"arXiv:2312.14132 [cs]","number":"arXiv:2312.14132","publisher":"arXiv","source":"arXiv.org","title":"DUSt3R: Geometric 3D Vision Made Easy","title-short":"DUSt3R","URL":"http://arxiv.org/abs/2312.14132","author":[{"family":"Wang","given":"Shuzhe"},{"family":"Leroy","given":"Vincent"},{"family":"Cabon","given":"Yohann"},{"family":"Chidlovskii","given":"Boris"},{"family":"Revaud","given":"Jerome"}],"accessed":{"date-parts":[["2024",3,8]]},"issued":{"date-parts":[["2023",12,21]]}}}],"schema":"https://github.com/citation-style-language/schema/raw/master/csl-citation.json"} </w:instrText>
      </w:r>
      <w:r w:rsidRPr="00A70651">
        <w:rPr>
          <w:rFonts w:ascii="Times New Roman" w:hAnsi="Times New Roman" w:cs="Times New Roman"/>
          <w:sz w:val="24"/>
        </w:rPr>
        <w:fldChar w:fldCharType="separate"/>
      </w:r>
      <w:r w:rsidR="008255DE" w:rsidRPr="008255DE">
        <w:rPr>
          <w:rFonts w:ascii="Times New Roman" w:hAnsi="Times New Roman" w:cs="Times New Roman"/>
          <w:sz w:val="24"/>
        </w:rPr>
        <w:t>(S. Wang et al. 2023)</w:t>
      </w:r>
      <w:r w:rsidRPr="00A70651">
        <w:rPr>
          <w:rFonts w:ascii="Times New Roman" w:hAnsi="Times New Roman" w:cs="Times New Roman"/>
          <w:sz w:val="24"/>
        </w:rPr>
        <w:fldChar w:fldCharType="end"/>
      </w:r>
      <w:r w:rsidRPr="00A70651">
        <w:rPr>
          <w:rFonts w:ascii="Times New Roman" w:hAnsi="Times New Roman" w:cs="Times New Roman"/>
          <w:sz w:val="24"/>
        </w:rPr>
        <w:t xml:space="preserve">, a new </w:t>
      </w:r>
      <w:r w:rsidR="005A275F">
        <w:rPr>
          <w:rFonts w:ascii="Times New Roman" w:hAnsi="Times New Roman" w:cs="Times New Roman"/>
          <w:sz w:val="24"/>
        </w:rPr>
        <w:t>3D</w:t>
      </w:r>
      <w:r w:rsidRPr="00A70651">
        <w:rPr>
          <w:rFonts w:ascii="Times New Roman" w:hAnsi="Times New Roman" w:cs="Times New Roman"/>
          <w:sz w:val="24"/>
        </w:rPr>
        <w:t xml:space="preserve"> reconstruction method, provides a promising solution. DUSt3R is a point cloud-based deep learning reconstruction method that discards two key steps in the traditional 3D reconstruction process, namely camera pose evaluation and triangulation of corresponding pixels in 3D space. Making the conversion from </w:t>
      </w:r>
      <w:r w:rsidR="008C5DC2">
        <w:rPr>
          <w:rFonts w:ascii="Times New Roman" w:hAnsi="Times New Roman" w:cs="Times New Roman" w:hint="eastAsia"/>
          <w:sz w:val="24"/>
        </w:rPr>
        <w:t>2D</w:t>
      </w:r>
      <w:r w:rsidRPr="00A70651">
        <w:rPr>
          <w:rFonts w:ascii="Times New Roman" w:hAnsi="Times New Roman" w:cs="Times New Roman"/>
          <w:sz w:val="24"/>
        </w:rPr>
        <w:t xml:space="preserve"> images to </w:t>
      </w:r>
      <w:r w:rsidR="008C5DC2">
        <w:rPr>
          <w:rFonts w:ascii="Times New Roman" w:hAnsi="Times New Roman" w:cs="Times New Roman" w:hint="eastAsia"/>
          <w:sz w:val="24"/>
        </w:rPr>
        <w:t>3D</w:t>
      </w:r>
      <w:r w:rsidRPr="00A70651">
        <w:rPr>
          <w:rFonts w:ascii="Times New Roman" w:hAnsi="Times New Roman" w:cs="Times New Roman"/>
          <w:sz w:val="24"/>
        </w:rPr>
        <w:t xml:space="preserve"> models more convenient and faster. DUSt3R only needs to use any image set to perform 3D reconstruction, which greatly reduces the difficulty and complexity of data collection </w:t>
      </w:r>
      <w:proofErr w:type="gramStart"/>
      <w:r w:rsidRPr="00A70651">
        <w:rPr>
          <w:rFonts w:ascii="Times New Roman" w:hAnsi="Times New Roman" w:cs="Times New Roman"/>
          <w:sz w:val="24"/>
        </w:rPr>
        <w:t>and also</w:t>
      </w:r>
      <w:proofErr w:type="gramEnd"/>
      <w:r w:rsidRPr="00A70651">
        <w:rPr>
          <w:rFonts w:ascii="Times New Roman" w:hAnsi="Times New Roman" w:cs="Times New Roman"/>
          <w:sz w:val="24"/>
        </w:rPr>
        <w:t xml:space="preserve"> shortens the time to generate a 3D model.</w:t>
      </w:r>
    </w:p>
    <w:p w14:paraId="1B86E874" w14:textId="4F37EB2C" w:rsidR="0039798D" w:rsidRPr="00A70651" w:rsidRDefault="00FA4180" w:rsidP="0039798D">
      <w:pPr>
        <w:spacing w:line="360" w:lineRule="auto"/>
        <w:rPr>
          <w:rFonts w:ascii="Times New Roman" w:hAnsi="Times New Roman" w:cs="Times New Roman"/>
          <w:sz w:val="24"/>
        </w:rPr>
      </w:pPr>
      <w:r w:rsidRPr="00A70651">
        <w:rPr>
          <w:rFonts w:ascii="Times New Roman" w:hAnsi="Times New Roman" w:cs="Times New Roman"/>
          <w:sz w:val="24"/>
        </w:rPr>
        <w:t xml:space="preserve">However, although </w:t>
      </w:r>
      <w:bookmarkStart w:id="14" w:name="OLE_LINK27"/>
      <w:r w:rsidRPr="00A70651">
        <w:rPr>
          <w:rFonts w:ascii="Times New Roman" w:hAnsi="Times New Roman" w:cs="Times New Roman"/>
          <w:sz w:val="24"/>
        </w:rPr>
        <w:t>DUSt3R shows significant advantages in simplifying the reconstruction process and improving efficiency, there are still some limitations when it is applied to the 3D reconstruction of civil infrastructure</w:t>
      </w:r>
      <w:r w:rsidR="008C5DC2">
        <w:rPr>
          <w:rFonts w:ascii="Times New Roman" w:hAnsi="Times New Roman" w:cs="Times New Roman" w:hint="eastAsia"/>
          <w:sz w:val="24"/>
        </w:rPr>
        <w:t xml:space="preserve"> (t</w:t>
      </w:r>
      <w:r w:rsidR="008C5DC2" w:rsidRPr="008C5DC2">
        <w:rPr>
          <w:rFonts w:ascii="Times New Roman" w:hAnsi="Times New Roman" w:cs="Times New Roman"/>
          <w:sz w:val="24"/>
        </w:rPr>
        <w:t>hese findings are based on extensive testing and validation conducted personally by our research team</w:t>
      </w:r>
      <w:r w:rsidR="008C5DC2">
        <w:rPr>
          <w:rFonts w:ascii="Times New Roman" w:hAnsi="Times New Roman" w:cs="Times New Roman" w:hint="eastAsia"/>
          <w:sz w:val="24"/>
        </w:rPr>
        <w:t>)</w:t>
      </w:r>
      <w:r w:rsidRPr="00A70651">
        <w:rPr>
          <w:rFonts w:ascii="Times New Roman" w:hAnsi="Times New Roman" w:cs="Times New Roman"/>
          <w:sz w:val="24"/>
        </w:rPr>
        <w:t>.</w:t>
      </w:r>
      <w:bookmarkEnd w:id="14"/>
      <w:r w:rsidRPr="00A70651">
        <w:rPr>
          <w:rFonts w:ascii="Times New Roman" w:hAnsi="Times New Roman" w:cs="Times New Roman"/>
          <w:sz w:val="24"/>
        </w:rPr>
        <w:t xml:space="preserve"> Especially when reconstructing complex infrastructure 3D scenes, </w:t>
      </w:r>
      <w:r w:rsidRPr="00A70651">
        <w:rPr>
          <w:rFonts w:ascii="Times New Roman" w:hAnsi="Times New Roman" w:cs="Times New Roman"/>
          <w:sz w:val="24"/>
        </w:rPr>
        <w:lastRenderedPageBreak/>
        <w:t>its accuracy and efficiency need to be improved. This is particularly important because civil infrastructure</w:t>
      </w:r>
      <w:r w:rsidR="00246E91">
        <w:rPr>
          <w:rFonts w:ascii="Times New Roman" w:hAnsi="Times New Roman" w:cs="Times New Roman" w:hint="eastAsia"/>
          <w:sz w:val="24"/>
        </w:rPr>
        <w:t>s sometimes</w:t>
      </w:r>
      <w:r w:rsidRPr="00A70651">
        <w:rPr>
          <w:rFonts w:ascii="Times New Roman" w:hAnsi="Times New Roman" w:cs="Times New Roman"/>
          <w:sz w:val="24"/>
        </w:rPr>
        <w:t xml:space="preserve"> are not only large in scale but also structurally complex, which </w:t>
      </w:r>
      <w:r w:rsidR="008C5DC2">
        <w:rPr>
          <w:rFonts w:ascii="Times New Roman" w:hAnsi="Times New Roman" w:cs="Times New Roman"/>
          <w:sz w:val="24"/>
        </w:rPr>
        <w:t>places</w:t>
      </w:r>
      <w:r w:rsidRPr="00A70651">
        <w:rPr>
          <w:rFonts w:ascii="Times New Roman" w:hAnsi="Times New Roman" w:cs="Times New Roman"/>
          <w:sz w:val="24"/>
        </w:rPr>
        <w:t xml:space="preserve"> strict requirements on the accuracy and reliability of 3D models.</w:t>
      </w:r>
    </w:p>
    <w:p w14:paraId="485F63F0" w14:textId="711E7A2B" w:rsidR="00C03F82" w:rsidRPr="00A70651" w:rsidRDefault="0096042B" w:rsidP="0096042B">
      <w:pPr>
        <w:spacing w:line="360" w:lineRule="auto"/>
        <w:rPr>
          <w:rFonts w:ascii="Times New Roman" w:hAnsi="Times New Roman" w:cs="Times New Roman"/>
          <w:sz w:val="24"/>
        </w:rPr>
      </w:pPr>
      <w:r w:rsidRPr="00A70651">
        <w:rPr>
          <w:rFonts w:ascii="Times New Roman" w:hAnsi="Times New Roman" w:cs="Times New Roman"/>
          <w:sz w:val="24"/>
        </w:rPr>
        <w:t>Therefore, the development and optimization of new 3D reconstruction technology, especially for applications in the field of civil infrastructure, is not only a manifestation of technological progress, but also an inevitable choice to meet social and economic needs.</w:t>
      </w:r>
    </w:p>
    <w:p w14:paraId="3D1251A1" w14:textId="77777777" w:rsidR="00A70651" w:rsidRPr="00A70651" w:rsidRDefault="00A70651" w:rsidP="0096042B">
      <w:pPr>
        <w:spacing w:line="360" w:lineRule="auto"/>
        <w:rPr>
          <w:rFonts w:ascii="Times New Roman" w:hAnsi="Times New Roman" w:cs="Times New Roman"/>
          <w:sz w:val="24"/>
        </w:rPr>
      </w:pPr>
    </w:p>
    <w:p w14:paraId="3D460FA5" w14:textId="66F0FA66" w:rsidR="0039798D" w:rsidRPr="00A70651" w:rsidRDefault="0039798D" w:rsidP="0039798D">
      <w:pPr>
        <w:spacing w:line="360" w:lineRule="auto"/>
        <w:outlineLvl w:val="0"/>
        <w:rPr>
          <w:rFonts w:ascii="Times New Roman" w:hAnsi="Times New Roman" w:cs="Times New Roman"/>
          <w:b/>
          <w:bCs/>
          <w:sz w:val="28"/>
          <w:szCs w:val="28"/>
        </w:rPr>
      </w:pPr>
      <w:r w:rsidRPr="00A70651">
        <w:rPr>
          <w:rFonts w:ascii="Times New Roman" w:hAnsi="Times New Roman" w:cs="Times New Roman"/>
          <w:b/>
          <w:bCs/>
          <w:sz w:val="28"/>
          <w:szCs w:val="28"/>
        </w:rPr>
        <w:t>3. Problem Statement</w:t>
      </w:r>
    </w:p>
    <w:p w14:paraId="1AFF5684" w14:textId="364810FA" w:rsidR="0039798D" w:rsidRPr="00A70651" w:rsidRDefault="00232AC4" w:rsidP="0039798D">
      <w:pPr>
        <w:spacing w:line="360" w:lineRule="auto"/>
        <w:rPr>
          <w:rFonts w:ascii="Times New Roman" w:hAnsi="Times New Roman" w:cs="Times New Roman"/>
          <w:sz w:val="24"/>
        </w:rPr>
      </w:pPr>
      <w:r w:rsidRPr="00A70651">
        <w:rPr>
          <w:rFonts w:ascii="Times New Roman" w:hAnsi="Times New Roman" w:cs="Times New Roman"/>
          <w:sz w:val="24"/>
        </w:rPr>
        <w:t>According to</w:t>
      </w:r>
      <w:r w:rsidR="00505137">
        <w:rPr>
          <w:rFonts w:ascii="Times New Roman" w:hAnsi="Times New Roman" w:cs="Times New Roman" w:hint="eastAsia"/>
          <w:sz w:val="24"/>
        </w:rPr>
        <w:t xml:space="preserve"> </w:t>
      </w:r>
      <w:r w:rsidRPr="00A70651">
        <w:rPr>
          <w:rFonts w:ascii="Times New Roman" w:hAnsi="Times New Roman" w:cs="Times New Roman"/>
          <w:sz w:val="24"/>
        </w:rPr>
        <w:t xml:space="preserve">the </w:t>
      </w:r>
      <w:r w:rsidR="0002626C" w:rsidRPr="0002626C">
        <w:rPr>
          <w:rFonts w:ascii="Times New Roman" w:hAnsi="Times New Roman" w:cs="Times New Roman"/>
          <w:sz w:val="24"/>
        </w:rPr>
        <w:t>challenges and limitations faced by 3D reconstruction technology</w:t>
      </w:r>
      <w:r w:rsidR="0002626C">
        <w:rPr>
          <w:rFonts w:ascii="Times New Roman" w:hAnsi="Times New Roman" w:cs="Times New Roman" w:hint="eastAsia"/>
          <w:sz w:val="24"/>
        </w:rPr>
        <w:t xml:space="preserve"> above</w:t>
      </w:r>
      <w:r w:rsidRPr="00A70651">
        <w:rPr>
          <w:rFonts w:ascii="Times New Roman" w:hAnsi="Times New Roman" w:cs="Times New Roman"/>
          <w:sz w:val="24"/>
        </w:rPr>
        <w:t>, an optimization algorithm based on a new point cloud-based deep learning 3D reconstruction method——DUSt3R is proposed, which has the potential to fill some gaps in current 3D reconstruction technology and its application in the field of civil infrastructure.</w:t>
      </w:r>
    </w:p>
    <w:p w14:paraId="723DEFBD" w14:textId="2CBEE14F" w:rsidR="00232AC4" w:rsidRPr="00A70651" w:rsidRDefault="00232AC4" w:rsidP="0039798D">
      <w:pPr>
        <w:spacing w:line="360" w:lineRule="auto"/>
        <w:rPr>
          <w:rFonts w:ascii="Times New Roman" w:hAnsi="Times New Roman" w:cs="Times New Roman"/>
          <w:sz w:val="24"/>
        </w:rPr>
      </w:pPr>
      <w:r w:rsidRPr="00A70651">
        <w:rPr>
          <w:rFonts w:ascii="Times New Roman" w:hAnsi="Times New Roman" w:cs="Times New Roman"/>
          <w:sz w:val="24"/>
        </w:rPr>
        <w:t>This study aims to apply an optimized 3D reconstruction method based on DUSt3R to civil infrastructure, hoping to improve its reconstruction accuracy and efficiency in complex scenes.</w:t>
      </w:r>
    </w:p>
    <w:p w14:paraId="50A6CE68" w14:textId="1215F2D2" w:rsidR="0039798D" w:rsidRPr="00A70651" w:rsidRDefault="003E4118" w:rsidP="003E4118">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3.</w:t>
      </w:r>
      <w:r w:rsidR="00C611B1" w:rsidRPr="00A70651">
        <w:rPr>
          <w:rFonts w:ascii="Times New Roman" w:hAnsi="Times New Roman" w:cs="Times New Roman"/>
          <w:b/>
          <w:bCs/>
          <w:sz w:val="24"/>
        </w:rPr>
        <w:t>1</w:t>
      </w:r>
      <w:r w:rsidRPr="00A70651">
        <w:rPr>
          <w:rFonts w:ascii="Times New Roman" w:hAnsi="Times New Roman" w:cs="Times New Roman"/>
          <w:b/>
          <w:bCs/>
          <w:sz w:val="24"/>
        </w:rPr>
        <w:t xml:space="preserve"> </w:t>
      </w:r>
      <w:r w:rsidR="00310025" w:rsidRPr="00A70651">
        <w:rPr>
          <w:rFonts w:ascii="Times New Roman" w:hAnsi="Times New Roman" w:cs="Times New Roman"/>
          <w:b/>
          <w:bCs/>
          <w:sz w:val="24"/>
        </w:rPr>
        <w:t>Research Question</w:t>
      </w:r>
    </w:p>
    <w:p w14:paraId="43B73856" w14:textId="77777777" w:rsidR="003B0892" w:rsidRPr="00A70651" w:rsidRDefault="003B0892" w:rsidP="003B0892">
      <w:pPr>
        <w:spacing w:line="360" w:lineRule="auto"/>
        <w:rPr>
          <w:rFonts w:ascii="Times New Roman" w:hAnsi="Times New Roman" w:cs="Times New Roman"/>
          <w:sz w:val="24"/>
        </w:rPr>
      </w:pPr>
      <w:r w:rsidRPr="00A70651">
        <w:rPr>
          <w:rFonts w:ascii="Times New Roman" w:hAnsi="Times New Roman" w:cs="Times New Roman"/>
          <w:sz w:val="24"/>
        </w:rPr>
        <w:t>The main research questions include:</w:t>
      </w:r>
    </w:p>
    <w:p w14:paraId="66F91E5F" w14:textId="44352978" w:rsidR="003B0892" w:rsidRPr="00A70651" w:rsidRDefault="003B0892" w:rsidP="003B0892">
      <w:pPr>
        <w:pStyle w:val="a9"/>
        <w:numPr>
          <w:ilvl w:val="0"/>
          <w:numId w:val="6"/>
        </w:numPr>
        <w:spacing w:line="360" w:lineRule="auto"/>
        <w:rPr>
          <w:rFonts w:ascii="Times New Roman" w:hAnsi="Times New Roman" w:cs="Times New Roman"/>
          <w:sz w:val="24"/>
        </w:rPr>
      </w:pPr>
      <w:r w:rsidRPr="00A70651">
        <w:rPr>
          <w:rFonts w:ascii="Times New Roman" w:hAnsi="Times New Roman" w:cs="Times New Roman"/>
          <w:sz w:val="24"/>
        </w:rPr>
        <w:t>Evaluate the effectiveness of the DUSt3R method in processing different types of infrastructure data, including its accuracy, efficiency, etc.</w:t>
      </w:r>
    </w:p>
    <w:p w14:paraId="7E0F0843" w14:textId="6C898AA6" w:rsidR="003B0892" w:rsidRPr="00A70651" w:rsidRDefault="003B0892" w:rsidP="003B0892">
      <w:pPr>
        <w:pStyle w:val="a9"/>
        <w:numPr>
          <w:ilvl w:val="0"/>
          <w:numId w:val="6"/>
        </w:numPr>
        <w:spacing w:line="360" w:lineRule="auto"/>
        <w:rPr>
          <w:rFonts w:ascii="Times New Roman" w:hAnsi="Times New Roman" w:cs="Times New Roman"/>
          <w:sz w:val="24"/>
        </w:rPr>
      </w:pPr>
      <w:r w:rsidRPr="00A70651">
        <w:rPr>
          <w:rFonts w:ascii="Times New Roman" w:hAnsi="Times New Roman" w:cs="Times New Roman"/>
          <w:sz w:val="24"/>
        </w:rPr>
        <w:t>Discover the specific flaws and shortcomings of the DUSt3R method in the application of civil infrastructure reconstruction.</w:t>
      </w:r>
    </w:p>
    <w:p w14:paraId="3E25F942" w14:textId="5896219E" w:rsidR="003B0892" w:rsidRPr="00A70651" w:rsidRDefault="003B0892" w:rsidP="003B0892">
      <w:pPr>
        <w:pStyle w:val="a9"/>
        <w:numPr>
          <w:ilvl w:val="0"/>
          <w:numId w:val="6"/>
        </w:numPr>
        <w:spacing w:line="360" w:lineRule="auto"/>
        <w:rPr>
          <w:rFonts w:ascii="Times New Roman" w:hAnsi="Times New Roman" w:cs="Times New Roman"/>
          <w:sz w:val="24"/>
        </w:rPr>
      </w:pPr>
      <w:r w:rsidRPr="00A70651">
        <w:rPr>
          <w:rFonts w:ascii="Times New Roman" w:hAnsi="Times New Roman" w:cs="Times New Roman"/>
          <w:sz w:val="24"/>
        </w:rPr>
        <w:t xml:space="preserve">Based on the discovered flaws and shortcomings, </w:t>
      </w:r>
      <w:proofErr w:type="gramStart"/>
      <w:r w:rsidRPr="00A70651">
        <w:rPr>
          <w:rFonts w:ascii="Times New Roman" w:hAnsi="Times New Roman" w:cs="Times New Roman"/>
          <w:sz w:val="24"/>
        </w:rPr>
        <w:t>propose</w:t>
      </w:r>
      <w:proofErr w:type="gramEnd"/>
      <w:r w:rsidRPr="00A70651">
        <w:rPr>
          <w:rFonts w:ascii="Times New Roman" w:hAnsi="Times New Roman" w:cs="Times New Roman"/>
          <w:sz w:val="24"/>
        </w:rPr>
        <w:t xml:space="preserve"> and implement algorithmic optimizations to improve the DUSt3R method.</w:t>
      </w:r>
    </w:p>
    <w:p w14:paraId="5EBDE616" w14:textId="23776D0A" w:rsidR="00C611B1" w:rsidRPr="00A70651" w:rsidRDefault="00C611B1" w:rsidP="00C611B1">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 xml:space="preserve">3.2 </w:t>
      </w:r>
      <w:r w:rsidR="00310025" w:rsidRPr="00A70651">
        <w:rPr>
          <w:rFonts w:ascii="Times New Roman" w:hAnsi="Times New Roman" w:cs="Times New Roman"/>
          <w:b/>
          <w:bCs/>
          <w:sz w:val="24"/>
        </w:rPr>
        <w:t>Research Objective</w:t>
      </w:r>
    </w:p>
    <w:p w14:paraId="45ED1091" w14:textId="77777777" w:rsidR="00EB53AE" w:rsidRPr="00A70651" w:rsidRDefault="00EB53AE" w:rsidP="00EB53AE">
      <w:pPr>
        <w:spacing w:line="360" w:lineRule="auto"/>
        <w:rPr>
          <w:rFonts w:ascii="Times New Roman" w:hAnsi="Times New Roman" w:cs="Times New Roman"/>
          <w:sz w:val="24"/>
        </w:rPr>
      </w:pPr>
      <w:r w:rsidRPr="00A70651">
        <w:rPr>
          <w:rFonts w:ascii="Times New Roman" w:hAnsi="Times New Roman" w:cs="Times New Roman"/>
          <w:sz w:val="24"/>
        </w:rPr>
        <w:t>The research objectives of this study are as follows:</w:t>
      </w:r>
    </w:p>
    <w:p w14:paraId="32A17021" w14:textId="32F06B6F" w:rsidR="00EB53AE" w:rsidRPr="00A70651" w:rsidRDefault="00EB53AE" w:rsidP="00EB53AE">
      <w:pPr>
        <w:pStyle w:val="a9"/>
        <w:numPr>
          <w:ilvl w:val="0"/>
          <w:numId w:val="7"/>
        </w:numPr>
        <w:spacing w:line="360" w:lineRule="auto"/>
        <w:rPr>
          <w:rFonts w:ascii="Times New Roman" w:hAnsi="Times New Roman" w:cs="Times New Roman"/>
          <w:sz w:val="24"/>
        </w:rPr>
      </w:pPr>
      <w:r w:rsidRPr="00A70651">
        <w:rPr>
          <w:rFonts w:ascii="Times New Roman" w:hAnsi="Times New Roman" w:cs="Times New Roman"/>
          <w:b/>
          <w:bCs/>
          <w:sz w:val="24"/>
        </w:rPr>
        <w:t xml:space="preserve">Applying the DUST3R method to civil infrastructure: </w:t>
      </w:r>
      <w:r w:rsidRPr="00A70651">
        <w:rPr>
          <w:rFonts w:ascii="Times New Roman" w:hAnsi="Times New Roman" w:cs="Times New Roman"/>
          <w:sz w:val="24"/>
        </w:rPr>
        <w:t xml:space="preserve">Explore and implement the application </w:t>
      </w:r>
      <w:r w:rsidRPr="00A70651">
        <w:rPr>
          <w:rFonts w:ascii="Times New Roman" w:hAnsi="Times New Roman" w:cs="Times New Roman"/>
          <w:sz w:val="24"/>
        </w:rPr>
        <w:lastRenderedPageBreak/>
        <w:t>of DUST3R technology in various infrastructure reconstruction projects, especially in complex scenes that are difficult to handle with traditional 3D reconstruction methods.</w:t>
      </w:r>
    </w:p>
    <w:p w14:paraId="76577994" w14:textId="77777777" w:rsidR="00EB53AE" w:rsidRPr="00A70651" w:rsidRDefault="00EB53AE" w:rsidP="00EB53AE">
      <w:pPr>
        <w:pStyle w:val="a9"/>
        <w:numPr>
          <w:ilvl w:val="0"/>
          <w:numId w:val="7"/>
        </w:numPr>
        <w:spacing w:line="360" w:lineRule="auto"/>
        <w:rPr>
          <w:rFonts w:ascii="Times New Roman" w:hAnsi="Times New Roman" w:cs="Times New Roman"/>
          <w:sz w:val="24"/>
        </w:rPr>
      </w:pPr>
      <w:r w:rsidRPr="00A70651">
        <w:rPr>
          <w:rFonts w:ascii="Times New Roman" w:hAnsi="Times New Roman" w:cs="Times New Roman"/>
          <w:b/>
          <w:bCs/>
          <w:sz w:val="24"/>
        </w:rPr>
        <w:t xml:space="preserve">Evaluate and improve the performance of the DUSt3R method: </w:t>
      </w:r>
      <w:r w:rsidRPr="00A70651">
        <w:rPr>
          <w:rFonts w:ascii="Times New Roman" w:hAnsi="Times New Roman" w:cs="Times New Roman"/>
          <w:sz w:val="24"/>
        </w:rPr>
        <w:t>Through detailed experiments and analysis, evaluate the reconstruction accuracy and efficiency of DUSt3R technology in practical applications, and identify existing limitations and problems.</w:t>
      </w:r>
    </w:p>
    <w:p w14:paraId="14E00992" w14:textId="77777777" w:rsidR="00EB53AE" w:rsidRPr="00A70651" w:rsidRDefault="00EB53AE" w:rsidP="00EB53AE">
      <w:pPr>
        <w:pStyle w:val="a9"/>
        <w:numPr>
          <w:ilvl w:val="0"/>
          <w:numId w:val="7"/>
        </w:numPr>
        <w:spacing w:line="360" w:lineRule="auto"/>
        <w:rPr>
          <w:rFonts w:ascii="Times New Roman" w:hAnsi="Times New Roman" w:cs="Times New Roman"/>
          <w:sz w:val="24"/>
        </w:rPr>
      </w:pPr>
      <w:r w:rsidRPr="00A70651">
        <w:rPr>
          <w:rFonts w:ascii="Times New Roman" w:hAnsi="Times New Roman" w:cs="Times New Roman"/>
          <w:b/>
          <w:bCs/>
          <w:sz w:val="24"/>
        </w:rPr>
        <w:t xml:space="preserve">Develop targeted improvement strategies: </w:t>
      </w:r>
      <w:r w:rsidRPr="00A70651">
        <w:rPr>
          <w:rFonts w:ascii="Times New Roman" w:hAnsi="Times New Roman" w:cs="Times New Roman"/>
          <w:sz w:val="24"/>
        </w:rPr>
        <w:t>Based on the evaluation results, develop targeted algorithm optimization and technical improvement measures to improve the reconstruction accuracy and processing efficiency of the DUSt3R method in complex environments.</w:t>
      </w:r>
    </w:p>
    <w:p w14:paraId="71DBE19B" w14:textId="71B69308" w:rsidR="00EB53AE" w:rsidRPr="00A70651" w:rsidRDefault="00EB53AE" w:rsidP="00EB53AE">
      <w:pPr>
        <w:pStyle w:val="a9"/>
        <w:numPr>
          <w:ilvl w:val="0"/>
          <w:numId w:val="7"/>
        </w:numPr>
        <w:spacing w:line="360" w:lineRule="auto"/>
        <w:rPr>
          <w:rFonts w:ascii="Times New Roman" w:hAnsi="Times New Roman" w:cs="Times New Roman"/>
          <w:sz w:val="24"/>
        </w:rPr>
      </w:pPr>
      <w:r w:rsidRPr="00A70651">
        <w:rPr>
          <w:rFonts w:ascii="Times New Roman" w:hAnsi="Times New Roman" w:cs="Times New Roman"/>
          <w:b/>
          <w:bCs/>
          <w:sz w:val="24"/>
        </w:rPr>
        <w:t xml:space="preserve">Applying the optimized DUSt3R to civil infrastructure: </w:t>
      </w:r>
      <w:r w:rsidRPr="00A70651">
        <w:rPr>
          <w:rFonts w:ascii="Times New Roman" w:hAnsi="Times New Roman" w:cs="Times New Roman"/>
          <w:sz w:val="24"/>
        </w:rPr>
        <w:t>After achieving targeted algorithm optimization and technical improvements, the improved DUSt3R method was re-applied to civil infrastructure</w:t>
      </w:r>
      <w:r w:rsidR="00060DDA" w:rsidRPr="00A70651">
        <w:rPr>
          <w:rFonts w:ascii="Times New Roman" w:hAnsi="Times New Roman" w:cs="Times New Roman"/>
          <w:sz w:val="24"/>
        </w:rPr>
        <w:t xml:space="preserve"> 3D reconstruction</w:t>
      </w:r>
      <w:r w:rsidRPr="00A70651">
        <w:rPr>
          <w:rFonts w:ascii="Times New Roman" w:hAnsi="Times New Roman" w:cs="Times New Roman"/>
          <w:sz w:val="24"/>
        </w:rPr>
        <w:t>.</w:t>
      </w:r>
    </w:p>
    <w:p w14:paraId="6A11D138" w14:textId="49A5A8AD" w:rsidR="00FB1BB5" w:rsidRPr="00A70651" w:rsidRDefault="00EB53AE" w:rsidP="00EB53AE">
      <w:pPr>
        <w:pStyle w:val="a9"/>
        <w:numPr>
          <w:ilvl w:val="0"/>
          <w:numId w:val="7"/>
        </w:numPr>
        <w:spacing w:line="360" w:lineRule="auto"/>
        <w:rPr>
          <w:rFonts w:ascii="Times New Roman" w:hAnsi="Times New Roman" w:cs="Times New Roman"/>
          <w:sz w:val="24"/>
        </w:rPr>
      </w:pPr>
      <w:r w:rsidRPr="00A70651">
        <w:rPr>
          <w:rFonts w:ascii="Times New Roman" w:hAnsi="Times New Roman" w:cs="Times New Roman"/>
          <w:b/>
          <w:bCs/>
          <w:sz w:val="24"/>
        </w:rPr>
        <w:t xml:space="preserve">Comparative analysis to evaluate the performance improvement of the optimization algorithm: </w:t>
      </w:r>
      <w:r w:rsidRPr="00A70651">
        <w:rPr>
          <w:rFonts w:ascii="Times New Roman" w:hAnsi="Times New Roman" w:cs="Times New Roman"/>
          <w:sz w:val="24"/>
        </w:rPr>
        <w:t>Through comparative analysis with the performance of the original DUST3R method, a detailed evaluation of the improvement of the optimization algorithm in terms of reconstruction accuracy, processing efficiency, and ability to cope with complex scenes is conducted to verify the effectiveness of the optimization measures and demonstrate the potential and value of DUSt3R technology in the field of civil infrastructure.</w:t>
      </w:r>
    </w:p>
    <w:p w14:paraId="1E7F95A5" w14:textId="56CD7462" w:rsidR="0039798D" w:rsidRPr="00A70651" w:rsidRDefault="003E4118" w:rsidP="003E4118">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 xml:space="preserve">3.3 </w:t>
      </w:r>
      <w:r w:rsidR="00310025" w:rsidRPr="00A70651">
        <w:rPr>
          <w:rFonts w:ascii="Times New Roman" w:hAnsi="Times New Roman" w:cs="Times New Roman"/>
          <w:b/>
          <w:bCs/>
          <w:sz w:val="24"/>
        </w:rPr>
        <w:t>Research Scope</w:t>
      </w:r>
    </w:p>
    <w:p w14:paraId="74486069" w14:textId="77777777" w:rsidR="00E62697" w:rsidRPr="00A70651" w:rsidRDefault="00E62697" w:rsidP="00E62697">
      <w:pPr>
        <w:spacing w:line="360" w:lineRule="auto"/>
        <w:rPr>
          <w:rFonts w:ascii="Times New Roman" w:hAnsi="Times New Roman" w:cs="Times New Roman"/>
          <w:sz w:val="24"/>
        </w:rPr>
      </w:pPr>
      <w:r w:rsidRPr="00A70651">
        <w:rPr>
          <w:rFonts w:ascii="Times New Roman" w:hAnsi="Times New Roman" w:cs="Times New Roman"/>
          <w:sz w:val="24"/>
        </w:rPr>
        <w:t>The research scope will focus on the following aspects:</w:t>
      </w:r>
    </w:p>
    <w:p w14:paraId="17A781AD" w14:textId="4614F08E" w:rsidR="00E62697" w:rsidRPr="00A70651" w:rsidRDefault="00E62697" w:rsidP="00E62697">
      <w:pPr>
        <w:pStyle w:val="a9"/>
        <w:numPr>
          <w:ilvl w:val="0"/>
          <w:numId w:val="8"/>
        </w:numPr>
        <w:spacing w:line="360" w:lineRule="auto"/>
        <w:rPr>
          <w:rFonts w:ascii="Times New Roman" w:hAnsi="Times New Roman" w:cs="Times New Roman"/>
          <w:sz w:val="24"/>
        </w:rPr>
      </w:pPr>
      <w:r w:rsidRPr="00A70651">
        <w:rPr>
          <w:rFonts w:ascii="Times New Roman" w:hAnsi="Times New Roman" w:cs="Times New Roman"/>
          <w:sz w:val="24"/>
        </w:rPr>
        <w:t>Conduct preliminary 3D reconstructions of selected civil infrastructure using the DUSt3R method to identify existing limitations of the method.</w:t>
      </w:r>
    </w:p>
    <w:p w14:paraId="1026821F" w14:textId="0C00FC3B" w:rsidR="00E62697" w:rsidRPr="00A70651" w:rsidRDefault="00E62697" w:rsidP="00E62697">
      <w:pPr>
        <w:pStyle w:val="a9"/>
        <w:numPr>
          <w:ilvl w:val="0"/>
          <w:numId w:val="8"/>
        </w:numPr>
        <w:spacing w:line="360" w:lineRule="auto"/>
        <w:rPr>
          <w:rFonts w:ascii="Times New Roman" w:hAnsi="Times New Roman" w:cs="Times New Roman"/>
          <w:sz w:val="24"/>
        </w:rPr>
      </w:pPr>
      <w:r w:rsidRPr="00A70651">
        <w:rPr>
          <w:rFonts w:ascii="Times New Roman" w:hAnsi="Times New Roman" w:cs="Times New Roman"/>
          <w:sz w:val="24"/>
        </w:rPr>
        <w:t>Through theoretical analysis and experimental verification, develop algorithm optimization solutions to improve the conversion accuracy and processing efficiency from 2D to 3D.</w:t>
      </w:r>
    </w:p>
    <w:p w14:paraId="305AA28C" w14:textId="508FCBF6" w:rsidR="00E62697" w:rsidRPr="00A70651" w:rsidRDefault="00E62697" w:rsidP="00E62697">
      <w:pPr>
        <w:pStyle w:val="a9"/>
        <w:numPr>
          <w:ilvl w:val="0"/>
          <w:numId w:val="8"/>
        </w:numPr>
        <w:spacing w:line="360" w:lineRule="auto"/>
        <w:rPr>
          <w:rFonts w:ascii="Times New Roman" w:hAnsi="Times New Roman" w:cs="Times New Roman"/>
          <w:sz w:val="24"/>
        </w:rPr>
      </w:pPr>
      <w:r w:rsidRPr="00A70651">
        <w:rPr>
          <w:rFonts w:ascii="Times New Roman" w:hAnsi="Times New Roman" w:cs="Times New Roman"/>
          <w:sz w:val="24"/>
        </w:rPr>
        <w:t>Apply the optimized DUSt3R method to different infrastructure reconstructions and evaluate its performance in practical applications, especially in terms of accuracy, efficiency, etc.</w:t>
      </w:r>
    </w:p>
    <w:p w14:paraId="201AB30C" w14:textId="3C727CA9" w:rsidR="00E62697" w:rsidRPr="00A70651" w:rsidRDefault="00E62697" w:rsidP="00E62697">
      <w:pPr>
        <w:pStyle w:val="a9"/>
        <w:numPr>
          <w:ilvl w:val="0"/>
          <w:numId w:val="8"/>
        </w:numPr>
        <w:spacing w:line="360" w:lineRule="auto"/>
        <w:rPr>
          <w:rFonts w:ascii="Times New Roman" w:hAnsi="Times New Roman" w:cs="Times New Roman"/>
          <w:sz w:val="24"/>
        </w:rPr>
      </w:pPr>
      <w:r w:rsidRPr="00A70651">
        <w:rPr>
          <w:rFonts w:ascii="Times New Roman" w:hAnsi="Times New Roman" w:cs="Times New Roman"/>
          <w:sz w:val="24"/>
        </w:rPr>
        <w:t>Demonstrate the improvements and advantages of the optimized DUSt3R method through comparative analysis with existing technologies.</w:t>
      </w:r>
    </w:p>
    <w:p w14:paraId="6375215D" w14:textId="071CEFFD" w:rsidR="0039798D" w:rsidRPr="00A70651" w:rsidRDefault="00E62697" w:rsidP="00E62697">
      <w:pPr>
        <w:spacing w:line="360" w:lineRule="auto"/>
        <w:rPr>
          <w:rFonts w:ascii="Times New Roman" w:hAnsi="Times New Roman" w:cs="Times New Roman"/>
          <w:sz w:val="24"/>
        </w:rPr>
      </w:pPr>
      <w:r w:rsidRPr="00A70651">
        <w:rPr>
          <w:rFonts w:ascii="Times New Roman" w:hAnsi="Times New Roman" w:cs="Times New Roman"/>
          <w:sz w:val="24"/>
        </w:rPr>
        <w:lastRenderedPageBreak/>
        <w:t xml:space="preserve">This research is expected to provide more efficient and accurate </w:t>
      </w:r>
      <w:bookmarkStart w:id="15" w:name="OLE_LINK11"/>
      <w:r w:rsidRPr="00A70651">
        <w:rPr>
          <w:rFonts w:ascii="Times New Roman" w:hAnsi="Times New Roman" w:cs="Times New Roman"/>
          <w:sz w:val="24"/>
        </w:rPr>
        <w:t>3D</w:t>
      </w:r>
      <w:bookmarkEnd w:id="15"/>
      <w:r w:rsidRPr="00A70651">
        <w:rPr>
          <w:rFonts w:ascii="Times New Roman" w:hAnsi="Times New Roman" w:cs="Times New Roman"/>
          <w:sz w:val="24"/>
        </w:rPr>
        <w:t xml:space="preserve"> reconstruction solutions for the field of civil infrastructure and promote the design, </w:t>
      </w:r>
      <w:proofErr w:type="gramStart"/>
      <w:r w:rsidRPr="00A70651">
        <w:rPr>
          <w:rFonts w:ascii="Times New Roman" w:hAnsi="Times New Roman" w:cs="Times New Roman"/>
          <w:sz w:val="24"/>
        </w:rPr>
        <w:t>construction</w:t>
      </w:r>
      <w:proofErr w:type="gramEnd"/>
      <w:r w:rsidRPr="00A70651">
        <w:rPr>
          <w:rFonts w:ascii="Times New Roman" w:hAnsi="Times New Roman" w:cs="Times New Roman"/>
          <w:sz w:val="24"/>
        </w:rPr>
        <w:t xml:space="preserve"> and maintenance of infrastructure in a new digital era.</w:t>
      </w:r>
    </w:p>
    <w:p w14:paraId="724E5FD8" w14:textId="77777777" w:rsidR="00A70651" w:rsidRPr="00A70651" w:rsidRDefault="00A70651" w:rsidP="00E62697">
      <w:pPr>
        <w:spacing w:line="360" w:lineRule="auto"/>
        <w:rPr>
          <w:rFonts w:ascii="Times New Roman" w:hAnsi="Times New Roman" w:cs="Times New Roman"/>
          <w:sz w:val="24"/>
        </w:rPr>
      </w:pPr>
    </w:p>
    <w:p w14:paraId="18D9284E" w14:textId="2606F314" w:rsidR="005C757C" w:rsidRPr="00A70651" w:rsidRDefault="005C757C" w:rsidP="00F0120A">
      <w:pPr>
        <w:spacing w:line="360" w:lineRule="auto"/>
        <w:outlineLvl w:val="0"/>
        <w:rPr>
          <w:rFonts w:ascii="Times New Roman" w:hAnsi="Times New Roman" w:cs="Times New Roman"/>
          <w:b/>
          <w:bCs/>
          <w:sz w:val="28"/>
          <w:szCs w:val="28"/>
        </w:rPr>
      </w:pPr>
      <w:r w:rsidRPr="00A70651">
        <w:rPr>
          <w:rFonts w:ascii="Times New Roman" w:hAnsi="Times New Roman" w:cs="Times New Roman"/>
          <w:b/>
          <w:bCs/>
          <w:sz w:val="28"/>
          <w:szCs w:val="28"/>
        </w:rPr>
        <w:t>4. Approach</w:t>
      </w:r>
    </w:p>
    <w:p w14:paraId="045061E3" w14:textId="78A40AD4" w:rsidR="00964397" w:rsidRPr="00A70651" w:rsidRDefault="00494BC4" w:rsidP="00CB7758">
      <w:pPr>
        <w:spacing w:line="360" w:lineRule="auto"/>
        <w:rPr>
          <w:rFonts w:ascii="Times New Roman" w:hAnsi="Times New Roman" w:cs="Times New Roman"/>
          <w:sz w:val="24"/>
        </w:rPr>
      </w:pPr>
      <w:r w:rsidRPr="00A70651">
        <w:rPr>
          <w:rFonts w:ascii="Times New Roman" w:hAnsi="Times New Roman" w:cs="Times New Roman"/>
          <w:sz w:val="24"/>
        </w:rPr>
        <w:t>This research will evaluate the performance of the DUSt3R 3D reconstruction method through quantitative analysis to discover the specific flaws and shortcomings of the method. Then based on these findings, an algorithmically feasible optimization method is proposed and implemented, and finally the 3D reconstruction optimization algorithm is applied to civil infrastructure.</w:t>
      </w:r>
    </w:p>
    <w:p w14:paraId="58BA963A" w14:textId="2B2C87C2" w:rsidR="00CB7758" w:rsidRPr="00A70651" w:rsidRDefault="00C22161" w:rsidP="00F70C11">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4.1</w:t>
      </w:r>
      <w:r w:rsidR="00127684" w:rsidRPr="00A70651">
        <w:rPr>
          <w:rFonts w:ascii="Times New Roman" w:hAnsi="Times New Roman" w:cs="Times New Roman"/>
          <w:b/>
          <w:bCs/>
          <w:sz w:val="24"/>
        </w:rPr>
        <w:t xml:space="preserve"> Research Framework</w:t>
      </w:r>
    </w:p>
    <w:p w14:paraId="31448CDE" w14:textId="6E1B7BBE" w:rsidR="00127684" w:rsidRPr="00A70651" w:rsidRDefault="00306699" w:rsidP="00C22161">
      <w:pPr>
        <w:spacing w:line="360" w:lineRule="auto"/>
        <w:rPr>
          <w:rFonts w:ascii="Times New Roman" w:hAnsi="Times New Roman" w:cs="Times New Roman"/>
          <w:sz w:val="24"/>
        </w:rPr>
      </w:pPr>
      <w:r w:rsidRPr="00A70651">
        <w:rPr>
          <w:rFonts w:ascii="Times New Roman" w:hAnsi="Times New Roman" w:cs="Times New Roman"/>
          <w:sz w:val="24"/>
        </w:rPr>
        <w:t>The research will adopt a multi-stage research framework aimed at comprehensively evaluating, optimizing, and validating the application of the DUSt3R method in 3D reconstruction of civil infrastructure. Specific steps include:</w:t>
      </w:r>
    </w:p>
    <w:p w14:paraId="77CF2BBD" w14:textId="53152684" w:rsidR="00C22161" w:rsidRPr="00A70651" w:rsidRDefault="00C47C94" w:rsidP="00C22161">
      <w:pPr>
        <w:spacing w:line="360" w:lineRule="auto"/>
        <w:rPr>
          <w:rFonts w:ascii="Times New Roman" w:hAnsi="Times New Roman" w:cs="Times New Roman"/>
          <w:sz w:val="24"/>
        </w:rPr>
      </w:pPr>
      <w:r w:rsidRPr="00A70651">
        <w:rPr>
          <w:rFonts w:ascii="Times New Roman" w:hAnsi="Times New Roman" w:cs="Times New Roman"/>
          <w:b/>
          <w:bCs/>
          <w:sz w:val="24"/>
        </w:rPr>
        <w:t xml:space="preserve">(1) </w:t>
      </w:r>
      <w:r w:rsidR="00306699" w:rsidRPr="00A70651">
        <w:rPr>
          <w:rFonts w:ascii="Times New Roman" w:hAnsi="Times New Roman" w:cs="Times New Roman"/>
          <w:b/>
          <w:bCs/>
          <w:sz w:val="24"/>
        </w:rPr>
        <w:t xml:space="preserve">Data collection: </w:t>
      </w:r>
      <w:r w:rsidR="00306699" w:rsidRPr="00A70651">
        <w:rPr>
          <w:rFonts w:ascii="Times New Roman" w:hAnsi="Times New Roman" w:cs="Times New Roman"/>
          <w:sz w:val="24"/>
        </w:rPr>
        <w:t>Select multiple representative civil infrastructures as research objects, collect their point cloud data of laser scanning, and collect necessary 2D image data (such as camera shots, drone shots, public databases, public network pictures, etc.). This will include different types of infrastructure and scenes of varying complexity to ensure comprehensive assessment and optimization.</w:t>
      </w:r>
    </w:p>
    <w:p w14:paraId="31AE0086" w14:textId="7D4A986B" w:rsidR="00C22161" w:rsidRPr="00A70651" w:rsidRDefault="00C47C94" w:rsidP="00C22161">
      <w:pPr>
        <w:spacing w:line="360" w:lineRule="auto"/>
        <w:rPr>
          <w:rFonts w:ascii="Times New Roman" w:hAnsi="Times New Roman" w:cs="Times New Roman"/>
          <w:sz w:val="24"/>
        </w:rPr>
      </w:pPr>
      <w:r w:rsidRPr="00A70651">
        <w:rPr>
          <w:rFonts w:ascii="Times New Roman" w:hAnsi="Times New Roman" w:cs="Times New Roman"/>
          <w:b/>
          <w:bCs/>
          <w:sz w:val="24"/>
        </w:rPr>
        <w:t xml:space="preserve">(2) </w:t>
      </w:r>
      <w:r w:rsidR="00174DEC" w:rsidRPr="00A70651">
        <w:rPr>
          <w:rFonts w:ascii="Times New Roman" w:hAnsi="Times New Roman" w:cs="Times New Roman"/>
          <w:b/>
          <w:bCs/>
          <w:sz w:val="24"/>
        </w:rPr>
        <w:t xml:space="preserve">3D reconstruction: </w:t>
      </w:r>
      <w:r w:rsidR="00174DEC" w:rsidRPr="00A70651">
        <w:rPr>
          <w:rFonts w:ascii="Times New Roman" w:hAnsi="Times New Roman" w:cs="Times New Roman"/>
          <w:sz w:val="24"/>
        </w:rPr>
        <w:t xml:space="preserve">For selected civil infrastructure, the 3D reconstruction method of laser scanning is first used to record the accuracy and efficiency of the reconstruction process as baseline performance indicators (ground truth). Then use the original DUSt3R method to perform preliminary 3D reconstruction of the collected corresponding image </w:t>
      </w:r>
      <w:proofErr w:type="gramStart"/>
      <w:r w:rsidR="00174DEC" w:rsidRPr="00A70651">
        <w:rPr>
          <w:rFonts w:ascii="Times New Roman" w:hAnsi="Times New Roman" w:cs="Times New Roman"/>
          <w:sz w:val="24"/>
        </w:rPr>
        <w:t>data, and</w:t>
      </w:r>
      <w:proofErr w:type="gramEnd"/>
      <w:r w:rsidR="00174DEC" w:rsidRPr="00A70651">
        <w:rPr>
          <w:rFonts w:ascii="Times New Roman" w:hAnsi="Times New Roman" w:cs="Times New Roman"/>
          <w:sz w:val="24"/>
        </w:rPr>
        <w:t xml:space="preserve"> record the accuracy and efficiency of the reconstruction process. Finally, the optimized DUSt3R method is used to perform 3D reconstruction of the collected corresponding image data again, and the accuracy and efficiency of the reconstruction process are recorded.</w:t>
      </w:r>
    </w:p>
    <w:p w14:paraId="1A05F87E" w14:textId="29AA13D2" w:rsidR="001A26E5" w:rsidRPr="00A70651" w:rsidRDefault="00C47C94" w:rsidP="00C22161">
      <w:pPr>
        <w:spacing w:line="360" w:lineRule="auto"/>
        <w:rPr>
          <w:rFonts w:ascii="Times New Roman" w:hAnsi="Times New Roman" w:cs="Times New Roman"/>
          <w:sz w:val="24"/>
        </w:rPr>
      </w:pPr>
      <w:r w:rsidRPr="00A70651">
        <w:rPr>
          <w:rFonts w:ascii="Times New Roman" w:hAnsi="Times New Roman" w:cs="Times New Roman"/>
          <w:b/>
          <w:bCs/>
          <w:sz w:val="24"/>
        </w:rPr>
        <w:t xml:space="preserve">(3) </w:t>
      </w:r>
      <w:r w:rsidR="00174DEC" w:rsidRPr="00A70651">
        <w:rPr>
          <w:rFonts w:ascii="Times New Roman" w:hAnsi="Times New Roman" w:cs="Times New Roman"/>
          <w:b/>
          <w:bCs/>
          <w:sz w:val="24"/>
        </w:rPr>
        <w:t xml:space="preserve">Performance evaluation: </w:t>
      </w:r>
      <w:r w:rsidR="00174DEC" w:rsidRPr="00A70651">
        <w:rPr>
          <w:rFonts w:ascii="Times New Roman" w:hAnsi="Times New Roman" w:cs="Times New Roman"/>
          <w:sz w:val="24"/>
        </w:rPr>
        <w:t xml:space="preserve">Conduct a detailed analysis of the results of the preliminary 3D </w:t>
      </w:r>
      <w:proofErr w:type="gramStart"/>
      <w:r w:rsidR="00174DEC" w:rsidRPr="00A70651">
        <w:rPr>
          <w:rFonts w:ascii="Times New Roman" w:hAnsi="Times New Roman" w:cs="Times New Roman"/>
          <w:sz w:val="24"/>
        </w:rPr>
        <w:lastRenderedPageBreak/>
        <w:t>reconstruction, and</w:t>
      </w:r>
      <w:proofErr w:type="gramEnd"/>
      <w:r w:rsidR="00174DEC" w:rsidRPr="00A70651">
        <w:rPr>
          <w:rFonts w:ascii="Times New Roman" w:hAnsi="Times New Roman" w:cs="Times New Roman"/>
          <w:sz w:val="24"/>
        </w:rPr>
        <w:t xml:space="preserve"> identify flaws and shortcomings of the original DUSt3R method in processing specific types of infrastructure data based on ground truth. The results of the final 3D reconstruction are analyzed in detail, and the advantages of applying the optimized DUSt3R method are evaluated based on ground truth and the original DUSt3R method.</w:t>
      </w:r>
    </w:p>
    <w:p w14:paraId="043043E1" w14:textId="665C04AE" w:rsidR="00F70C11" w:rsidRPr="00A70651" w:rsidRDefault="00F70C11" w:rsidP="00F70C11">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 xml:space="preserve">4.2 </w:t>
      </w:r>
      <w:r w:rsidR="00174DEC" w:rsidRPr="00A70651">
        <w:rPr>
          <w:rFonts w:ascii="Times New Roman" w:hAnsi="Times New Roman" w:cs="Times New Roman"/>
          <w:b/>
          <w:bCs/>
          <w:sz w:val="24"/>
        </w:rPr>
        <w:t>Optimization of DUSt3R Method</w:t>
      </w:r>
    </w:p>
    <w:p w14:paraId="4842E872" w14:textId="77777777" w:rsidR="00174DEC" w:rsidRPr="00A70651" w:rsidRDefault="00174DEC" w:rsidP="00174DEC">
      <w:pPr>
        <w:spacing w:line="360" w:lineRule="auto"/>
        <w:rPr>
          <w:rFonts w:ascii="Times New Roman" w:hAnsi="Times New Roman" w:cs="Times New Roman"/>
          <w:sz w:val="24"/>
        </w:rPr>
      </w:pPr>
      <w:r w:rsidRPr="00A70651">
        <w:rPr>
          <w:rFonts w:ascii="Times New Roman" w:hAnsi="Times New Roman" w:cs="Times New Roman"/>
          <w:sz w:val="24"/>
        </w:rPr>
        <w:t>In view of the shortcomings of the DUSt3R method and the characteristics and needs of civil infrastructure, an improvement and optimization strategy for the DUSt3R method is proposed.</w:t>
      </w:r>
    </w:p>
    <w:p w14:paraId="09CA736E" w14:textId="476C8E53" w:rsidR="00174DEC" w:rsidRPr="00A70651" w:rsidRDefault="00174DEC" w:rsidP="00174DEC">
      <w:pPr>
        <w:spacing w:line="360" w:lineRule="auto"/>
        <w:rPr>
          <w:rFonts w:ascii="Times New Roman" w:hAnsi="Times New Roman" w:cs="Times New Roman"/>
          <w:sz w:val="24"/>
        </w:rPr>
      </w:pPr>
      <w:r w:rsidRPr="00A70651">
        <w:rPr>
          <w:rFonts w:ascii="Times New Roman" w:hAnsi="Times New Roman" w:cs="Times New Roman"/>
          <w:sz w:val="24"/>
        </w:rPr>
        <w:t>Based on the results of preliminary 3D reconstruction and its performance evaluation, this research will carry out the following possible optimization work:</w:t>
      </w:r>
    </w:p>
    <w:p w14:paraId="4308E0C7" w14:textId="3FB16A46" w:rsidR="002E4837" w:rsidRPr="00A70651" w:rsidRDefault="00174DEC" w:rsidP="002E4837">
      <w:pPr>
        <w:spacing w:line="360" w:lineRule="auto"/>
        <w:rPr>
          <w:rFonts w:ascii="Times New Roman" w:hAnsi="Times New Roman" w:cs="Times New Roman"/>
          <w:sz w:val="24"/>
        </w:rPr>
      </w:pPr>
      <w:r w:rsidRPr="00A70651">
        <w:rPr>
          <w:rFonts w:ascii="Times New Roman" w:hAnsi="Times New Roman" w:cs="Times New Roman"/>
          <w:b/>
          <w:bCs/>
          <w:sz w:val="24"/>
        </w:rPr>
        <w:t xml:space="preserve">(1) Algorithm improvement: </w:t>
      </w:r>
      <w:r w:rsidRPr="00A70651">
        <w:rPr>
          <w:rFonts w:ascii="Times New Roman" w:hAnsi="Times New Roman" w:cs="Times New Roman"/>
          <w:sz w:val="24"/>
        </w:rPr>
        <w:t xml:space="preserve">Design and implement algorithm improvements based on the identified performance bottlenecks and deficiencies. This may include integrating other algorithms, improving feature point </w:t>
      </w:r>
      <w:proofErr w:type="gramStart"/>
      <w:r w:rsidRPr="00A70651">
        <w:rPr>
          <w:rFonts w:ascii="Times New Roman" w:hAnsi="Times New Roman" w:cs="Times New Roman"/>
          <w:sz w:val="24"/>
        </w:rPr>
        <w:t>detection</w:t>
      </w:r>
      <w:proofErr w:type="gramEnd"/>
      <w:r w:rsidRPr="00A70651">
        <w:rPr>
          <w:rFonts w:ascii="Times New Roman" w:hAnsi="Times New Roman" w:cs="Times New Roman"/>
          <w:sz w:val="24"/>
        </w:rPr>
        <w:t xml:space="preserve"> and matching algorithms, optimizing image preprocessing processes, introducing more efficient 3D model generation strategies, etc.</w:t>
      </w:r>
    </w:p>
    <w:p w14:paraId="7A7D7B18" w14:textId="7B26D3AD" w:rsidR="00174DEC" w:rsidRPr="00A70651" w:rsidRDefault="00174DEC" w:rsidP="002E4837">
      <w:pPr>
        <w:spacing w:line="360" w:lineRule="auto"/>
        <w:rPr>
          <w:rFonts w:ascii="Times New Roman" w:hAnsi="Times New Roman" w:cs="Times New Roman"/>
          <w:sz w:val="24"/>
        </w:rPr>
      </w:pPr>
      <w:r w:rsidRPr="00A70651">
        <w:rPr>
          <w:rFonts w:ascii="Times New Roman" w:hAnsi="Times New Roman" w:cs="Times New Roman"/>
          <w:b/>
          <w:bCs/>
          <w:sz w:val="24"/>
        </w:rPr>
        <w:t xml:space="preserve">(2) Specific scenario optimization: </w:t>
      </w:r>
      <w:r w:rsidRPr="00A70651">
        <w:rPr>
          <w:rFonts w:ascii="Times New Roman" w:hAnsi="Times New Roman" w:cs="Times New Roman"/>
          <w:sz w:val="24"/>
        </w:rPr>
        <w:t>Develop specialized processing strategies and technologies for the reconstruction challenges of civil infrastructure. For example, strengthen pre-training for civil infrastructure images; explore adaptable image analysis technology for scenes with sparse textures or large illumination changes, etc.</w:t>
      </w:r>
    </w:p>
    <w:p w14:paraId="5B58F769" w14:textId="294D5466" w:rsidR="002E4837" w:rsidRPr="00A70651" w:rsidRDefault="002E4837" w:rsidP="002E4837">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 xml:space="preserve">4.3 </w:t>
      </w:r>
      <w:r w:rsidR="00137752" w:rsidRPr="00A70651">
        <w:rPr>
          <w:rFonts w:ascii="Times New Roman" w:hAnsi="Times New Roman" w:cs="Times New Roman"/>
          <w:b/>
          <w:bCs/>
          <w:sz w:val="24"/>
        </w:rPr>
        <w:t>Validation and Testing</w:t>
      </w:r>
    </w:p>
    <w:p w14:paraId="0C6D9A3E" w14:textId="77777777" w:rsidR="00C47C94" w:rsidRPr="00A70651" w:rsidRDefault="00C47C94" w:rsidP="00C47C94">
      <w:pPr>
        <w:spacing w:line="360" w:lineRule="auto"/>
        <w:rPr>
          <w:rFonts w:ascii="Times New Roman" w:hAnsi="Times New Roman" w:cs="Times New Roman"/>
          <w:sz w:val="24"/>
        </w:rPr>
      </w:pPr>
      <w:r w:rsidRPr="00A70651">
        <w:rPr>
          <w:rFonts w:ascii="Times New Roman" w:hAnsi="Times New Roman" w:cs="Times New Roman"/>
          <w:sz w:val="24"/>
        </w:rPr>
        <w:t>The optimized DUSt3R method will be verified and tested in the following ways:</w:t>
      </w:r>
    </w:p>
    <w:p w14:paraId="2B796A79" w14:textId="26AB4AD5" w:rsidR="00C47C94" w:rsidRPr="00A70651" w:rsidRDefault="00C47C94" w:rsidP="00C47C94">
      <w:pPr>
        <w:spacing w:line="360" w:lineRule="auto"/>
        <w:rPr>
          <w:rFonts w:ascii="Times New Roman" w:hAnsi="Times New Roman" w:cs="Times New Roman"/>
          <w:sz w:val="24"/>
        </w:rPr>
      </w:pPr>
      <w:r w:rsidRPr="00A70651">
        <w:rPr>
          <w:rFonts w:ascii="Times New Roman" w:hAnsi="Times New Roman" w:cs="Times New Roman"/>
          <w:b/>
          <w:bCs/>
          <w:sz w:val="24"/>
        </w:rPr>
        <w:t xml:space="preserve">(1) Performance evaluation indicators: </w:t>
      </w:r>
      <w:r w:rsidRPr="00A70651">
        <w:rPr>
          <w:rFonts w:ascii="Times New Roman" w:hAnsi="Times New Roman" w:cs="Times New Roman"/>
          <w:sz w:val="24"/>
        </w:rPr>
        <w:t>Define a comprehensive set of performance evaluation indicators, including but not limited to reconstruction accuracy, processing time, resource consumption, etc. These indicators will be used to quantify the performance difference of the DUSt3R method before and after the improvement.</w:t>
      </w:r>
    </w:p>
    <w:p w14:paraId="0EF21527" w14:textId="47BFBA48" w:rsidR="00B84ED9" w:rsidRPr="00A70651" w:rsidRDefault="00B84ED9" w:rsidP="00B84ED9">
      <w:pPr>
        <w:spacing w:line="360" w:lineRule="auto"/>
        <w:rPr>
          <w:rFonts w:ascii="Times New Roman" w:hAnsi="Times New Roman" w:cs="Times New Roman"/>
          <w:sz w:val="24"/>
        </w:rPr>
      </w:pPr>
      <w:r w:rsidRPr="00A70651">
        <w:rPr>
          <w:rFonts w:ascii="Times New Roman" w:hAnsi="Times New Roman" w:cs="Times New Roman"/>
          <w:b/>
          <w:bCs/>
          <w:sz w:val="24"/>
        </w:rPr>
        <w:t>Comparative analysis:</w:t>
      </w:r>
      <w:r w:rsidRPr="00A70651">
        <w:rPr>
          <w:rFonts w:ascii="Times New Roman" w:hAnsi="Times New Roman" w:cs="Times New Roman"/>
          <w:sz w:val="24"/>
        </w:rPr>
        <w:t xml:space="preserve"> Based on the performance indicators of ground truth, the performance of the optimized DUSt3R method is compared with the original DUSt3R method, </w:t>
      </w:r>
      <w:proofErr w:type="gramStart"/>
      <w:r w:rsidRPr="00A70651">
        <w:rPr>
          <w:rFonts w:ascii="Times New Roman" w:hAnsi="Times New Roman" w:cs="Times New Roman"/>
          <w:sz w:val="24"/>
        </w:rPr>
        <w:t>and also</w:t>
      </w:r>
      <w:proofErr w:type="gramEnd"/>
      <w:r w:rsidRPr="00A70651">
        <w:rPr>
          <w:rFonts w:ascii="Times New Roman" w:hAnsi="Times New Roman" w:cs="Times New Roman"/>
          <w:sz w:val="24"/>
        </w:rPr>
        <w:t xml:space="preserve"> with other existing 3D reconstruction technologies (such as Gaussian sputtering, </w:t>
      </w:r>
      <w:proofErr w:type="spellStart"/>
      <w:r w:rsidRPr="00A70651">
        <w:rPr>
          <w:rFonts w:ascii="Times New Roman" w:hAnsi="Times New Roman" w:cs="Times New Roman"/>
          <w:sz w:val="24"/>
        </w:rPr>
        <w:t>NeRF</w:t>
      </w:r>
      <w:proofErr w:type="spellEnd"/>
      <w:r w:rsidRPr="00A70651">
        <w:rPr>
          <w:rFonts w:ascii="Times New Roman" w:hAnsi="Times New Roman" w:cs="Times New Roman"/>
          <w:sz w:val="24"/>
        </w:rPr>
        <w:t xml:space="preserve">, etc.) to highlight the </w:t>
      </w:r>
      <w:r w:rsidRPr="00A70651">
        <w:rPr>
          <w:rFonts w:ascii="Times New Roman" w:hAnsi="Times New Roman" w:cs="Times New Roman"/>
          <w:sz w:val="24"/>
        </w:rPr>
        <w:lastRenderedPageBreak/>
        <w:t>advantages and improvements of the DUSt3R method.</w:t>
      </w:r>
    </w:p>
    <w:p w14:paraId="496BAF75" w14:textId="782244B1" w:rsidR="007411C0" w:rsidRPr="00A70651" w:rsidRDefault="00B84ED9" w:rsidP="00B84ED9">
      <w:pPr>
        <w:spacing w:line="360" w:lineRule="auto"/>
        <w:rPr>
          <w:rFonts w:ascii="Times New Roman" w:hAnsi="Times New Roman" w:cs="Times New Roman"/>
          <w:sz w:val="24"/>
        </w:rPr>
      </w:pPr>
      <w:r w:rsidRPr="00A70651">
        <w:rPr>
          <w:rFonts w:ascii="Times New Roman" w:hAnsi="Times New Roman" w:cs="Times New Roman"/>
          <w:b/>
          <w:bCs/>
          <w:sz w:val="24"/>
        </w:rPr>
        <w:t xml:space="preserve">Extended application: </w:t>
      </w:r>
      <w:r w:rsidRPr="00A70651">
        <w:rPr>
          <w:rFonts w:ascii="Times New Roman" w:hAnsi="Times New Roman" w:cs="Times New Roman"/>
          <w:sz w:val="24"/>
        </w:rPr>
        <w:t xml:space="preserve">Apply the optimized DUSt3R method to more 3D reconstructions of civil infrastructure of different types and </w:t>
      </w:r>
      <w:proofErr w:type="gramStart"/>
      <w:r w:rsidRPr="00A70651">
        <w:rPr>
          <w:rFonts w:ascii="Times New Roman" w:hAnsi="Times New Roman" w:cs="Times New Roman"/>
          <w:sz w:val="24"/>
        </w:rPr>
        <w:t>complexity, and</w:t>
      </w:r>
      <w:proofErr w:type="gramEnd"/>
      <w:r w:rsidRPr="00A70651">
        <w:rPr>
          <w:rFonts w:ascii="Times New Roman" w:hAnsi="Times New Roman" w:cs="Times New Roman"/>
          <w:sz w:val="24"/>
        </w:rPr>
        <w:t xml:space="preserve"> evaluate its performance indicators.</w:t>
      </w:r>
    </w:p>
    <w:p w14:paraId="22B4A5F4" w14:textId="77777777" w:rsidR="00B84ED9" w:rsidRPr="00A70651" w:rsidRDefault="00B84ED9" w:rsidP="00B84ED9">
      <w:pPr>
        <w:spacing w:line="360" w:lineRule="auto"/>
        <w:rPr>
          <w:rFonts w:ascii="Times New Roman" w:hAnsi="Times New Roman" w:cs="Times New Roman"/>
          <w:sz w:val="24"/>
        </w:rPr>
      </w:pPr>
    </w:p>
    <w:p w14:paraId="059CE942" w14:textId="77777777" w:rsidR="00BC44CA" w:rsidRPr="00A70651" w:rsidRDefault="00BC44CA" w:rsidP="00BC44CA">
      <w:pPr>
        <w:spacing w:line="360" w:lineRule="auto"/>
        <w:outlineLvl w:val="0"/>
        <w:rPr>
          <w:rFonts w:ascii="Times New Roman" w:hAnsi="Times New Roman" w:cs="Times New Roman"/>
          <w:b/>
          <w:bCs/>
          <w:sz w:val="28"/>
          <w:szCs w:val="28"/>
        </w:rPr>
      </w:pPr>
      <w:r w:rsidRPr="00A70651">
        <w:rPr>
          <w:rFonts w:ascii="Times New Roman" w:hAnsi="Times New Roman" w:cs="Times New Roman"/>
          <w:b/>
          <w:bCs/>
          <w:sz w:val="28"/>
          <w:szCs w:val="28"/>
        </w:rPr>
        <w:t>5. Risk Assessment</w:t>
      </w:r>
    </w:p>
    <w:p w14:paraId="6FAD2CA4" w14:textId="4A0E91AD" w:rsidR="00BC44CA" w:rsidRPr="00A70651" w:rsidRDefault="009717E2" w:rsidP="00B62EA1">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 xml:space="preserve">5.1 </w:t>
      </w:r>
      <w:r w:rsidR="00E733AA" w:rsidRPr="00A70651">
        <w:rPr>
          <w:rFonts w:ascii="Times New Roman" w:hAnsi="Times New Roman" w:cs="Times New Roman"/>
          <w:b/>
          <w:bCs/>
          <w:sz w:val="24"/>
        </w:rPr>
        <w:t>Technology Risk</w:t>
      </w:r>
    </w:p>
    <w:p w14:paraId="0041C92D" w14:textId="77777777" w:rsidR="000C2E53" w:rsidRPr="00A70651" w:rsidRDefault="000C2E53" w:rsidP="000C2E53">
      <w:pPr>
        <w:spacing w:line="360" w:lineRule="auto"/>
        <w:rPr>
          <w:rFonts w:ascii="Times New Roman" w:hAnsi="Times New Roman" w:cs="Times New Roman"/>
          <w:sz w:val="24"/>
        </w:rPr>
      </w:pPr>
      <w:r w:rsidRPr="00A70651">
        <w:rPr>
          <w:rFonts w:ascii="Times New Roman" w:hAnsi="Times New Roman" w:cs="Times New Roman"/>
          <w:b/>
          <w:bCs/>
          <w:sz w:val="24"/>
        </w:rPr>
        <w:t xml:space="preserve">Difficulty in data collection: </w:t>
      </w:r>
      <w:r w:rsidRPr="00A70651">
        <w:rPr>
          <w:rFonts w:ascii="Times New Roman" w:hAnsi="Times New Roman" w:cs="Times New Roman"/>
          <w:sz w:val="24"/>
        </w:rPr>
        <w:t>Obtaining high-quality, applicable 2D images may be difficult under certain types of infrastructure or complex scenarios.</w:t>
      </w:r>
    </w:p>
    <w:p w14:paraId="76CF8355" w14:textId="77777777" w:rsidR="000C2E53" w:rsidRPr="00A70651" w:rsidRDefault="000C2E53" w:rsidP="000C2E53">
      <w:pPr>
        <w:spacing w:line="360" w:lineRule="auto"/>
        <w:rPr>
          <w:rFonts w:ascii="Times New Roman" w:hAnsi="Times New Roman" w:cs="Times New Roman"/>
          <w:sz w:val="24"/>
        </w:rPr>
      </w:pPr>
      <w:r w:rsidRPr="00A70651">
        <w:rPr>
          <w:rFonts w:ascii="Times New Roman" w:hAnsi="Times New Roman" w:cs="Times New Roman"/>
          <w:b/>
          <w:bCs/>
          <w:sz w:val="24"/>
        </w:rPr>
        <w:t xml:space="preserve">Algorithm optimization does not meet expectations: </w:t>
      </w:r>
      <w:r w:rsidRPr="00A70651">
        <w:rPr>
          <w:rFonts w:ascii="Times New Roman" w:hAnsi="Times New Roman" w:cs="Times New Roman"/>
          <w:sz w:val="24"/>
        </w:rPr>
        <w:t>Optimization of the DUST3R method may not significantly improve reconstruction accuracy and efficiency, especially in extremely complex scenes.</w:t>
      </w:r>
    </w:p>
    <w:p w14:paraId="11EE58BB" w14:textId="4F009F34" w:rsidR="000C2E53" w:rsidRPr="00A70651" w:rsidRDefault="001812BB" w:rsidP="000C2E53">
      <w:pPr>
        <w:spacing w:line="360" w:lineRule="auto"/>
        <w:rPr>
          <w:rFonts w:ascii="Times New Roman" w:hAnsi="Times New Roman" w:cs="Times New Roman"/>
          <w:b/>
          <w:bCs/>
          <w:sz w:val="24"/>
        </w:rPr>
      </w:pPr>
      <w:r w:rsidRPr="00A70651">
        <w:rPr>
          <w:rFonts w:ascii="Times New Roman" w:hAnsi="Times New Roman" w:cs="Times New Roman"/>
          <w:b/>
          <w:bCs/>
          <w:sz w:val="24"/>
        </w:rPr>
        <w:t>Precaution</w:t>
      </w:r>
      <w:r w:rsidR="000C2E53" w:rsidRPr="00A70651">
        <w:rPr>
          <w:rFonts w:ascii="Times New Roman" w:hAnsi="Times New Roman" w:cs="Times New Roman"/>
          <w:b/>
          <w:bCs/>
          <w:sz w:val="24"/>
        </w:rPr>
        <w:t>:</w:t>
      </w:r>
    </w:p>
    <w:p w14:paraId="7FCEC1BD" w14:textId="5D93113E" w:rsidR="000C2E53" w:rsidRPr="00A70651" w:rsidRDefault="000C2E53" w:rsidP="001812BB">
      <w:pPr>
        <w:pStyle w:val="a9"/>
        <w:numPr>
          <w:ilvl w:val="0"/>
          <w:numId w:val="9"/>
        </w:numPr>
        <w:spacing w:line="360" w:lineRule="auto"/>
        <w:rPr>
          <w:rFonts w:ascii="Times New Roman" w:hAnsi="Times New Roman" w:cs="Times New Roman"/>
          <w:sz w:val="24"/>
        </w:rPr>
      </w:pPr>
      <w:r w:rsidRPr="00A70651">
        <w:rPr>
          <w:rFonts w:ascii="Times New Roman" w:hAnsi="Times New Roman" w:cs="Times New Roman"/>
          <w:sz w:val="24"/>
        </w:rPr>
        <w:t>For data collection, establish a cooperative relationship with the School of Civil Engineering in advance to ensure that appropriate equipment is available to obtain the required image data. Also, consider using publicly available datasets as a supplement.</w:t>
      </w:r>
    </w:p>
    <w:p w14:paraId="7405B23F" w14:textId="1864876A" w:rsidR="009717E2" w:rsidRPr="00A70651" w:rsidRDefault="000C2E53" w:rsidP="0018727D">
      <w:pPr>
        <w:pStyle w:val="a9"/>
        <w:numPr>
          <w:ilvl w:val="0"/>
          <w:numId w:val="9"/>
        </w:numPr>
        <w:spacing w:line="360" w:lineRule="auto"/>
        <w:rPr>
          <w:rFonts w:ascii="Times New Roman" w:hAnsi="Times New Roman" w:cs="Times New Roman"/>
          <w:sz w:val="24"/>
        </w:rPr>
      </w:pPr>
      <w:r w:rsidRPr="00A70651">
        <w:rPr>
          <w:rFonts w:ascii="Times New Roman" w:hAnsi="Times New Roman" w:cs="Times New Roman"/>
          <w:sz w:val="24"/>
        </w:rPr>
        <w:t xml:space="preserve">For algorithm optimization, an iterative R&amp;D process is adopted to regularly evaluate algorithm performance and adjust the optimization direction based on intermediate results. At the same time, keep track of the latest research results so that new solutions can be introduced </w:t>
      </w:r>
      <w:r w:rsidR="001812BB" w:rsidRPr="00A70651">
        <w:rPr>
          <w:rFonts w:ascii="Times New Roman" w:hAnsi="Times New Roman" w:cs="Times New Roman"/>
          <w:sz w:val="24"/>
        </w:rPr>
        <w:t>promptly</w:t>
      </w:r>
      <w:r w:rsidRPr="00A70651">
        <w:rPr>
          <w:rFonts w:ascii="Times New Roman" w:hAnsi="Times New Roman" w:cs="Times New Roman"/>
          <w:sz w:val="24"/>
        </w:rPr>
        <w:t>.</w:t>
      </w:r>
    </w:p>
    <w:p w14:paraId="61967B19" w14:textId="504FE2B1" w:rsidR="00BC44CA" w:rsidRPr="00A70651" w:rsidRDefault="009717E2" w:rsidP="00B62EA1">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 xml:space="preserve">5.2 </w:t>
      </w:r>
      <w:r w:rsidR="001812BB" w:rsidRPr="00A70651">
        <w:rPr>
          <w:rFonts w:ascii="Times New Roman" w:hAnsi="Times New Roman" w:cs="Times New Roman"/>
          <w:b/>
          <w:bCs/>
          <w:sz w:val="24"/>
        </w:rPr>
        <w:t>Time Risk</w:t>
      </w:r>
    </w:p>
    <w:p w14:paraId="7A24341A" w14:textId="43656740" w:rsidR="001812BB" w:rsidRPr="00A70651" w:rsidRDefault="001812BB" w:rsidP="001812BB">
      <w:pPr>
        <w:spacing w:line="360" w:lineRule="auto"/>
        <w:rPr>
          <w:rFonts w:ascii="Times New Roman" w:hAnsi="Times New Roman" w:cs="Times New Roman"/>
          <w:sz w:val="24"/>
        </w:rPr>
      </w:pPr>
      <w:r w:rsidRPr="00A70651">
        <w:rPr>
          <w:rFonts w:ascii="Times New Roman" w:hAnsi="Times New Roman" w:cs="Times New Roman"/>
          <w:b/>
          <w:bCs/>
          <w:sz w:val="24"/>
        </w:rPr>
        <w:t>Research progress delays:</w:t>
      </w:r>
      <w:r w:rsidRPr="00A70651">
        <w:rPr>
          <w:rFonts w:ascii="Times New Roman" w:hAnsi="Times New Roman" w:cs="Times New Roman"/>
          <w:sz w:val="24"/>
        </w:rPr>
        <w:t xml:space="preserve"> Research progress is behind schedule due to technical challenges, difficulty in data collection, or delays in partner response.</w:t>
      </w:r>
    </w:p>
    <w:p w14:paraId="59EFCEE4" w14:textId="77777777" w:rsidR="001812BB" w:rsidRPr="00A70651" w:rsidRDefault="001812BB" w:rsidP="001812BB">
      <w:pPr>
        <w:spacing w:line="360" w:lineRule="auto"/>
        <w:rPr>
          <w:rFonts w:ascii="Times New Roman" w:hAnsi="Times New Roman" w:cs="Times New Roman"/>
          <w:b/>
          <w:bCs/>
          <w:sz w:val="24"/>
        </w:rPr>
      </w:pPr>
      <w:r w:rsidRPr="00A70651">
        <w:rPr>
          <w:rFonts w:ascii="Times New Roman" w:hAnsi="Times New Roman" w:cs="Times New Roman"/>
          <w:b/>
          <w:bCs/>
          <w:sz w:val="24"/>
        </w:rPr>
        <w:t>Precaution:</w:t>
      </w:r>
    </w:p>
    <w:p w14:paraId="5FE0EDFF" w14:textId="676F927B" w:rsidR="001812BB" w:rsidRPr="00A70651" w:rsidRDefault="001812BB" w:rsidP="001812BB">
      <w:pPr>
        <w:spacing w:line="360" w:lineRule="auto"/>
        <w:rPr>
          <w:rFonts w:ascii="Times New Roman" w:hAnsi="Times New Roman" w:cs="Times New Roman"/>
          <w:sz w:val="24"/>
        </w:rPr>
      </w:pPr>
      <w:r w:rsidRPr="00A70651">
        <w:rPr>
          <w:rFonts w:ascii="Times New Roman" w:hAnsi="Times New Roman" w:cs="Times New Roman"/>
          <w:sz w:val="24"/>
        </w:rPr>
        <w:t>Establish an appropriate research plan timeline, including specific goals and milestones for each phase, as well as buffer time.</w:t>
      </w:r>
    </w:p>
    <w:p w14:paraId="09CD4E35" w14:textId="5725A23F" w:rsidR="009717E2" w:rsidRPr="00A70651" w:rsidRDefault="001812BB" w:rsidP="001812BB">
      <w:pPr>
        <w:spacing w:line="360" w:lineRule="auto"/>
        <w:rPr>
          <w:rFonts w:ascii="Times New Roman" w:hAnsi="Times New Roman" w:cs="Times New Roman"/>
          <w:sz w:val="24"/>
        </w:rPr>
      </w:pPr>
      <w:r w:rsidRPr="00A70651">
        <w:rPr>
          <w:rFonts w:ascii="Times New Roman" w:hAnsi="Times New Roman" w:cs="Times New Roman"/>
          <w:sz w:val="24"/>
        </w:rPr>
        <w:lastRenderedPageBreak/>
        <w:t>Implement strict project management and regular reviews to ensure that potential delay factors are discovered on time and corrective measures are taken.</w:t>
      </w:r>
    </w:p>
    <w:p w14:paraId="64FD6118" w14:textId="26B89C6D" w:rsidR="00BC44CA" w:rsidRPr="00A70651" w:rsidRDefault="009717E2" w:rsidP="00B62EA1">
      <w:pPr>
        <w:spacing w:line="360" w:lineRule="auto"/>
        <w:outlineLvl w:val="1"/>
        <w:rPr>
          <w:rFonts w:ascii="Times New Roman" w:hAnsi="Times New Roman" w:cs="Times New Roman"/>
          <w:b/>
          <w:bCs/>
          <w:sz w:val="24"/>
        </w:rPr>
      </w:pPr>
      <w:r w:rsidRPr="00A70651">
        <w:rPr>
          <w:rFonts w:ascii="Times New Roman" w:hAnsi="Times New Roman" w:cs="Times New Roman"/>
          <w:b/>
          <w:bCs/>
          <w:sz w:val="24"/>
        </w:rPr>
        <w:t xml:space="preserve">5.3 </w:t>
      </w:r>
      <w:r w:rsidR="001812BB" w:rsidRPr="00A70651">
        <w:rPr>
          <w:rFonts w:ascii="Times New Roman" w:hAnsi="Times New Roman" w:cs="Times New Roman"/>
          <w:b/>
          <w:bCs/>
          <w:sz w:val="24"/>
        </w:rPr>
        <w:t>Other Potential Risk</w:t>
      </w:r>
    </w:p>
    <w:p w14:paraId="44C73252" w14:textId="77777777" w:rsidR="00AC187A" w:rsidRPr="00A70651" w:rsidRDefault="00AC187A" w:rsidP="00AC187A">
      <w:pPr>
        <w:spacing w:line="360" w:lineRule="auto"/>
        <w:rPr>
          <w:rFonts w:ascii="Times New Roman" w:hAnsi="Times New Roman" w:cs="Times New Roman"/>
          <w:sz w:val="24"/>
        </w:rPr>
      </w:pPr>
      <w:r w:rsidRPr="00A70651">
        <w:rPr>
          <w:rFonts w:ascii="Times New Roman" w:hAnsi="Times New Roman" w:cs="Times New Roman"/>
          <w:b/>
          <w:bCs/>
          <w:sz w:val="24"/>
        </w:rPr>
        <w:t xml:space="preserve">Equipment failure: </w:t>
      </w:r>
      <w:r w:rsidRPr="00A70651">
        <w:rPr>
          <w:rFonts w:ascii="Times New Roman" w:hAnsi="Times New Roman" w:cs="Times New Roman"/>
          <w:sz w:val="24"/>
        </w:rPr>
        <w:t>Computer hardware, 3D scanning equipment, or other specialized equipment required for research may malfunction.</w:t>
      </w:r>
    </w:p>
    <w:p w14:paraId="7BA43447" w14:textId="1F5FDD37" w:rsidR="00B62EA1" w:rsidRPr="00A70651" w:rsidRDefault="00AC187A" w:rsidP="00B62EA1">
      <w:pPr>
        <w:spacing w:line="360" w:lineRule="auto"/>
        <w:rPr>
          <w:rFonts w:ascii="Times New Roman" w:hAnsi="Times New Roman" w:cs="Times New Roman"/>
          <w:sz w:val="24"/>
        </w:rPr>
      </w:pPr>
      <w:r w:rsidRPr="00A70651">
        <w:rPr>
          <w:rFonts w:ascii="Times New Roman" w:hAnsi="Times New Roman" w:cs="Times New Roman"/>
          <w:b/>
          <w:bCs/>
          <w:sz w:val="24"/>
        </w:rPr>
        <w:t xml:space="preserve">Mental health issues: </w:t>
      </w:r>
      <w:r w:rsidRPr="00A70651">
        <w:rPr>
          <w:rFonts w:ascii="Times New Roman" w:hAnsi="Times New Roman" w:cs="Times New Roman"/>
          <w:sz w:val="24"/>
        </w:rPr>
        <w:t>During the project implementation, I may encounter extremely unsatisfactory progress and overload of pressure, which affects the continuity of the research.</w:t>
      </w:r>
    </w:p>
    <w:p w14:paraId="2EC30843" w14:textId="77777777" w:rsidR="00AC187A" w:rsidRPr="00A70651" w:rsidRDefault="00AC187A" w:rsidP="00AC187A">
      <w:pPr>
        <w:spacing w:line="360" w:lineRule="auto"/>
        <w:rPr>
          <w:rFonts w:ascii="Times New Roman" w:hAnsi="Times New Roman" w:cs="Times New Roman"/>
          <w:b/>
          <w:bCs/>
          <w:sz w:val="24"/>
        </w:rPr>
      </w:pPr>
      <w:r w:rsidRPr="00A70651">
        <w:rPr>
          <w:rFonts w:ascii="Times New Roman" w:hAnsi="Times New Roman" w:cs="Times New Roman"/>
          <w:b/>
          <w:bCs/>
          <w:sz w:val="24"/>
        </w:rPr>
        <w:t>Precaution:</w:t>
      </w:r>
    </w:p>
    <w:p w14:paraId="4E01ACF3" w14:textId="77777777" w:rsidR="00AC187A" w:rsidRPr="00A70651" w:rsidRDefault="00AC187A" w:rsidP="00AC187A">
      <w:pPr>
        <w:pStyle w:val="a9"/>
        <w:numPr>
          <w:ilvl w:val="0"/>
          <w:numId w:val="10"/>
        </w:numPr>
        <w:spacing w:line="360" w:lineRule="auto"/>
        <w:rPr>
          <w:rFonts w:ascii="Times New Roman" w:hAnsi="Times New Roman" w:cs="Times New Roman"/>
          <w:sz w:val="24"/>
        </w:rPr>
      </w:pPr>
      <w:r w:rsidRPr="00A70651">
        <w:rPr>
          <w:rFonts w:ascii="Times New Roman" w:hAnsi="Times New Roman" w:cs="Times New Roman"/>
          <w:sz w:val="24"/>
        </w:rPr>
        <w:t>In terms of equipment, perform regular equipment inspections and maintenance to ensure that all equipment is in good condition. At the same time, establish a contingency plan for equipment failure, including backup equipment or channels for rapid repair.</w:t>
      </w:r>
    </w:p>
    <w:p w14:paraId="5CD2DF4C" w14:textId="3B56BFBF" w:rsidR="00AC187A" w:rsidRPr="00A70651" w:rsidRDefault="00AC187A" w:rsidP="00AC187A">
      <w:pPr>
        <w:pStyle w:val="a9"/>
        <w:numPr>
          <w:ilvl w:val="0"/>
          <w:numId w:val="10"/>
        </w:numPr>
        <w:spacing w:line="360" w:lineRule="auto"/>
        <w:rPr>
          <w:rFonts w:ascii="Times New Roman" w:hAnsi="Times New Roman" w:cs="Times New Roman"/>
          <w:sz w:val="24"/>
        </w:rPr>
      </w:pPr>
      <w:r w:rsidRPr="00A70651">
        <w:rPr>
          <w:rFonts w:ascii="Times New Roman" w:hAnsi="Times New Roman" w:cs="Times New Roman"/>
          <w:sz w:val="24"/>
        </w:rPr>
        <w:t>In terms of mental health, do regular outdoor exercise to relieve anxiety. Or seek help from Curtin Counseling Center.</w:t>
      </w:r>
    </w:p>
    <w:p w14:paraId="06C73565" w14:textId="1169CE76" w:rsidR="00B62EA1" w:rsidRPr="00A70651" w:rsidRDefault="00A70651" w:rsidP="00B62EA1">
      <w:pPr>
        <w:spacing w:line="360" w:lineRule="auto"/>
        <w:rPr>
          <w:rFonts w:ascii="Times New Roman" w:hAnsi="Times New Roman" w:cs="Times New Roman"/>
          <w:sz w:val="24"/>
        </w:rPr>
      </w:pPr>
      <w:bookmarkStart w:id="16" w:name="OLE_LINK13"/>
      <w:r w:rsidRPr="00A70651">
        <w:rPr>
          <w:rFonts w:ascii="Times New Roman" w:hAnsi="Times New Roman" w:cs="Times New Roman"/>
          <w:sz w:val="24"/>
        </w:rPr>
        <w:t>Through these risk assessments and response strategies, possible challenges can be prepared in advance to ensure that this research can proceed smoothly and be completed as planned as possible.</w:t>
      </w:r>
      <w:bookmarkEnd w:id="16"/>
    </w:p>
    <w:p w14:paraId="204A3C70" w14:textId="77777777" w:rsidR="00BC44CA" w:rsidRPr="00A70651" w:rsidRDefault="00BC44CA" w:rsidP="00BC44CA">
      <w:pPr>
        <w:spacing w:line="360" w:lineRule="auto"/>
        <w:rPr>
          <w:rFonts w:ascii="Times New Roman" w:hAnsi="Times New Roman" w:cs="Times New Roman"/>
          <w:sz w:val="24"/>
        </w:rPr>
      </w:pPr>
    </w:p>
    <w:p w14:paraId="5AFD4756" w14:textId="77777777" w:rsidR="00BC44CA" w:rsidRPr="00A70651" w:rsidRDefault="00BC44CA" w:rsidP="00BC44CA">
      <w:pPr>
        <w:spacing w:line="360" w:lineRule="auto"/>
        <w:outlineLvl w:val="0"/>
        <w:rPr>
          <w:rFonts w:ascii="Times New Roman" w:hAnsi="Times New Roman" w:cs="Times New Roman"/>
          <w:b/>
          <w:bCs/>
          <w:sz w:val="28"/>
          <w:szCs w:val="28"/>
        </w:rPr>
      </w:pPr>
      <w:r w:rsidRPr="00A70651">
        <w:rPr>
          <w:rFonts w:ascii="Times New Roman" w:hAnsi="Times New Roman" w:cs="Times New Roman"/>
          <w:b/>
          <w:bCs/>
          <w:sz w:val="28"/>
          <w:szCs w:val="28"/>
        </w:rPr>
        <w:t>6. Research Ethics</w:t>
      </w:r>
    </w:p>
    <w:p w14:paraId="0307C7E9" w14:textId="77777777" w:rsidR="008B5442" w:rsidRPr="00A70651" w:rsidRDefault="00BC44CA" w:rsidP="00BC44CA">
      <w:pPr>
        <w:spacing w:line="360" w:lineRule="auto"/>
        <w:rPr>
          <w:rFonts w:ascii="Times New Roman" w:hAnsi="Times New Roman" w:cs="Times New Roman"/>
          <w:sz w:val="24"/>
        </w:rPr>
      </w:pPr>
      <w:r w:rsidRPr="00A70651">
        <w:rPr>
          <w:rFonts w:ascii="Times New Roman" w:hAnsi="Times New Roman" w:cs="Times New Roman"/>
          <w:sz w:val="24"/>
        </w:rPr>
        <w:t xml:space="preserve">This research obeys ethical principles about computing in Australia. </w:t>
      </w:r>
    </w:p>
    <w:p w14:paraId="41A6A65A" w14:textId="7931D055" w:rsidR="00BC44CA" w:rsidRPr="00A70651" w:rsidRDefault="00BC44CA" w:rsidP="00BC44CA">
      <w:pPr>
        <w:spacing w:line="360" w:lineRule="auto"/>
        <w:rPr>
          <w:rFonts w:ascii="Times New Roman" w:hAnsi="Times New Roman" w:cs="Times New Roman"/>
          <w:sz w:val="24"/>
        </w:rPr>
      </w:pPr>
      <w:r w:rsidRPr="00A70651">
        <w:rPr>
          <w:rFonts w:ascii="Times New Roman" w:hAnsi="Times New Roman" w:cs="Times New Roman"/>
          <w:sz w:val="24"/>
        </w:rPr>
        <w:t>All data are legally obtained from public data. The obtained data would be ensured that it does not contain sensitive or personal information. The data use license would confirm whether it permits the research to be done and whether any output complies with copyright and usage conditions.</w:t>
      </w:r>
      <w:r w:rsidR="008B5442" w:rsidRPr="00A70651">
        <w:rPr>
          <w:rFonts w:ascii="Times New Roman" w:hAnsi="Times New Roman" w:cs="Times New Roman"/>
          <w:sz w:val="24"/>
        </w:rPr>
        <w:t xml:space="preserve"> The obtained data is evaluated so that it is not misused or misrepresented.</w:t>
      </w:r>
    </w:p>
    <w:p w14:paraId="7AA68627" w14:textId="11BAD7C1" w:rsidR="00B0266A" w:rsidRPr="00A70651" w:rsidRDefault="00B0266A" w:rsidP="00CB7758">
      <w:pPr>
        <w:spacing w:line="360" w:lineRule="auto"/>
        <w:rPr>
          <w:rFonts w:ascii="Times New Roman" w:hAnsi="Times New Roman" w:cs="Times New Roman"/>
          <w:sz w:val="24"/>
        </w:rPr>
      </w:pPr>
      <w:r w:rsidRPr="00A70651">
        <w:rPr>
          <w:rFonts w:ascii="Times New Roman" w:hAnsi="Times New Roman" w:cs="Times New Roman"/>
          <w:sz w:val="24"/>
        </w:rPr>
        <w:t>This study does not involve human or animal subjects, confidential information, hazardous equipment or substances, or any other ethical implications.</w:t>
      </w:r>
    </w:p>
    <w:p w14:paraId="64AE5CBE" w14:textId="77777777" w:rsidR="00CB7758" w:rsidRPr="00A70651" w:rsidRDefault="00CB7758" w:rsidP="00F0120A">
      <w:pPr>
        <w:spacing w:line="360" w:lineRule="auto"/>
        <w:rPr>
          <w:rFonts w:ascii="Times New Roman" w:hAnsi="Times New Roman" w:cs="Times New Roman"/>
          <w:sz w:val="24"/>
        </w:rPr>
      </w:pPr>
    </w:p>
    <w:p w14:paraId="10203FC1" w14:textId="77777777" w:rsidR="00426988" w:rsidRPr="00A70651" w:rsidRDefault="00426988" w:rsidP="00F0120A">
      <w:pPr>
        <w:spacing w:line="360" w:lineRule="auto"/>
        <w:rPr>
          <w:rFonts w:ascii="Times New Roman" w:hAnsi="Times New Roman" w:cs="Times New Roman"/>
          <w:sz w:val="24"/>
        </w:rPr>
        <w:sectPr w:rsidR="00426988" w:rsidRPr="00A70651" w:rsidSect="000B6D07">
          <w:footerReference w:type="default" r:id="rId8"/>
          <w:pgSz w:w="11906" w:h="16838"/>
          <w:pgMar w:top="1440" w:right="1080" w:bottom="1440" w:left="1080" w:header="851" w:footer="992" w:gutter="0"/>
          <w:pgNumType w:start="1"/>
          <w:cols w:space="425"/>
          <w:docGrid w:type="lines" w:linePitch="312"/>
        </w:sectPr>
      </w:pPr>
    </w:p>
    <w:p w14:paraId="11609A74" w14:textId="2F196EDD" w:rsidR="005C757C" w:rsidRPr="00A70651" w:rsidRDefault="007411C0" w:rsidP="00F0120A">
      <w:pPr>
        <w:spacing w:line="360" w:lineRule="auto"/>
        <w:outlineLvl w:val="0"/>
        <w:rPr>
          <w:rFonts w:ascii="Times New Roman" w:hAnsi="Times New Roman" w:cs="Times New Roman"/>
          <w:b/>
          <w:bCs/>
          <w:sz w:val="28"/>
          <w:szCs w:val="28"/>
        </w:rPr>
      </w:pPr>
      <w:r w:rsidRPr="00A70651">
        <w:rPr>
          <w:rFonts w:ascii="Times New Roman" w:hAnsi="Times New Roman" w:cs="Times New Roman"/>
          <w:b/>
          <w:bCs/>
          <w:sz w:val="28"/>
          <w:szCs w:val="28"/>
        </w:rPr>
        <w:lastRenderedPageBreak/>
        <w:t>7</w:t>
      </w:r>
      <w:r w:rsidR="005C757C" w:rsidRPr="00A70651">
        <w:rPr>
          <w:rFonts w:ascii="Times New Roman" w:hAnsi="Times New Roman" w:cs="Times New Roman"/>
          <w:b/>
          <w:bCs/>
          <w:sz w:val="28"/>
          <w:szCs w:val="28"/>
        </w:rPr>
        <w:t>. Timeline</w:t>
      </w:r>
    </w:p>
    <w:p w14:paraId="3D80A202" w14:textId="3B27FDCF" w:rsidR="000C321A" w:rsidRPr="00A70651" w:rsidRDefault="008115B8" w:rsidP="00F0120A">
      <w:pPr>
        <w:spacing w:line="360" w:lineRule="auto"/>
        <w:rPr>
          <w:rFonts w:ascii="Times New Roman" w:hAnsi="Times New Roman" w:cs="Times New Roman"/>
          <w:sz w:val="24"/>
        </w:rPr>
      </w:pPr>
      <w:r w:rsidRPr="00A70651">
        <w:rPr>
          <w:rFonts w:ascii="Times New Roman" w:hAnsi="Times New Roman" w:cs="Times New Roman"/>
          <w:sz w:val="24"/>
        </w:rPr>
        <w:t>The timeline of this research is as follows:</w:t>
      </w:r>
    </w:p>
    <w:p w14:paraId="399FE9C9" w14:textId="11F2F6DC" w:rsidR="008115B8" w:rsidRPr="00A70651" w:rsidRDefault="00272524" w:rsidP="00F0120A">
      <w:pPr>
        <w:spacing w:line="360" w:lineRule="auto"/>
        <w:rPr>
          <w:rFonts w:ascii="Times New Roman" w:hAnsi="Times New Roman" w:cs="Times New Roman"/>
          <w:sz w:val="24"/>
        </w:rPr>
      </w:pPr>
      <w:r w:rsidRPr="00A70651">
        <w:rPr>
          <w:rFonts w:ascii="Times New Roman" w:hAnsi="Times New Roman" w:cs="Times New Roman"/>
          <w:noProof/>
        </w:rPr>
        <w:drawing>
          <wp:inline distT="0" distB="0" distL="0" distR="0" wp14:anchorId="22CC12DF" wp14:editId="0A8C9925">
            <wp:extent cx="9207500" cy="2143227"/>
            <wp:effectExtent l="0" t="0" r="0" b="9525"/>
            <wp:docPr id="99843489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220178" cy="2146178"/>
                    </a:xfrm>
                    <a:prstGeom prst="rect">
                      <a:avLst/>
                    </a:prstGeom>
                    <a:noFill/>
                    <a:ln>
                      <a:noFill/>
                    </a:ln>
                  </pic:spPr>
                </pic:pic>
              </a:graphicData>
            </a:graphic>
          </wp:inline>
        </w:drawing>
      </w:r>
    </w:p>
    <w:p w14:paraId="47A74B8B" w14:textId="77777777" w:rsidR="008115B8" w:rsidRPr="00A70651" w:rsidRDefault="008115B8" w:rsidP="00F0120A">
      <w:pPr>
        <w:spacing w:line="360" w:lineRule="auto"/>
        <w:rPr>
          <w:rFonts w:ascii="Times New Roman" w:hAnsi="Times New Roman" w:cs="Times New Roman"/>
          <w:sz w:val="24"/>
        </w:rPr>
      </w:pPr>
    </w:p>
    <w:p w14:paraId="584761CA" w14:textId="77777777" w:rsidR="00426988" w:rsidRPr="00A70651" w:rsidRDefault="00426988" w:rsidP="00F0120A">
      <w:pPr>
        <w:spacing w:line="360" w:lineRule="auto"/>
        <w:rPr>
          <w:rFonts w:ascii="Times New Roman" w:hAnsi="Times New Roman" w:cs="Times New Roman"/>
          <w:sz w:val="24"/>
        </w:rPr>
        <w:sectPr w:rsidR="00426988" w:rsidRPr="00A70651" w:rsidSect="000B6D07">
          <w:pgSz w:w="16838" w:h="11906" w:orient="landscape"/>
          <w:pgMar w:top="1440" w:right="1080" w:bottom="1440" w:left="1080" w:header="851" w:footer="992" w:gutter="0"/>
          <w:cols w:space="425"/>
          <w:docGrid w:type="lines" w:linePitch="312"/>
        </w:sectPr>
      </w:pPr>
    </w:p>
    <w:p w14:paraId="7C1CB588" w14:textId="4A048A3A" w:rsidR="005C757C" w:rsidRPr="00A70651" w:rsidRDefault="005C757C" w:rsidP="00F0120A">
      <w:pPr>
        <w:spacing w:line="360" w:lineRule="auto"/>
        <w:jc w:val="center"/>
        <w:outlineLvl w:val="0"/>
        <w:rPr>
          <w:rFonts w:ascii="Times New Roman" w:hAnsi="Times New Roman" w:cs="Times New Roman"/>
          <w:b/>
          <w:bCs/>
          <w:sz w:val="28"/>
          <w:szCs w:val="28"/>
        </w:rPr>
      </w:pPr>
      <w:r w:rsidRPr="00A70651">
        <w:rPr>
          <w:rFonts w:ascii="Times New Roman" w:hAnsi="Times New Roman" w:cs="Times New Roman"/>
          <w:b/>
          <w:bCs/>
          <w:sz w:val="28"/>
          <w:szCs w:val="28"/>
        </w:rPr>
        <w:lastRenderedPageBreak/>
        <w:t>Reference</w:t>
      </w:r>
    </w:p>
    <w:p w14:paraId="599ADC1C" w14:textId="77777777" w:rsidR="008C5DC2" w:rsidRPr="008C5DC2" w:rsidRDefault="0011296C" w:rsidP="008C5DC2">
      <w:pPr>
        <w:pStyle w:val="af6"/>
        <w:rPr>
          <w:rFonts w:ascii="Times New Roman" w:hAnsi="Times New Roman" w:cs="Times New Roman"/>
          <w:sz w:val="24"/>
        </w:rPr>
      </w:pPr>
      <w:r w:rsidRPr="00A70651">
        <w:fldChar w:fldCharType="begin"/>
      </w:r>
      <w:r w:rsidRPr="00A70651">
        <w:instrText xml:space="preserve"> ADDIN ZOTERO_BIBL {"uncited":[],"omitted":[],"custom":[]} CSL_BIBLIOGRAPHY </w:instrText>
      </w:r>
      <w:r w:rsidRPr="00A70651">
        <w:fldChar w:fldCharType="separate"/>
      </w:r>
      <w:r w:rsidR="008C5DC2" w:rsidRPr="008C5DC2">
        <w:rPr>
          <w:rFonts w:ascii="Times New Roman" w:hAnsi="Times New Roman" w:cs="Times New Roman"/>
          <w:sz w:val="24"/>
        </w:rPr>
        <w:t xml:space="preserve">‘3D Reconstruction’. 2023. In </w:t>
      </w:r>
      <w:r w:rsidR="008C5DC2" w:rsidRPr="008C5DC2">
        <w:rPr>
          <w:rFonts w:ascii="Times New Roman" w:hAnsi="Times New Roman" w:cs="Times New Roman"/>
          <w:i/>
          <w:iCs/>
          <w:sz w:val="24"/>
        </w:rPr>
        <w:t>Wikipedia</w:t>
      </w:r>
      <w:r w:rsidR="008C5DC2" w:rsidRPr="008C5DC2">
        <w:rPr>
          <w:rFonts w:ascii="Times New Roman" w:hAnsi="Times New Roman" w:cs="Times New Roman"/>
          <w:sz w:val="24"/>
        </w:rPr>
        <w:t>. https://en.wikipedia.org/w/index.php?title=3D_reconstruction&amp;oldid=1192066416.</w:t>
      </w:r>
    </w:p>
    <w:p w14:paraId="24FB05CD"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3-D Reconstruction - Latest Research and News | Nature’. n.d. Accessed 4 April 2024. https://www.nature.com/subjects/3d-reconstruction.</w:t>
      </w:r>
    </w:p>
    <w:p w14:paraId="4D1A44F7"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Abreu de Souza, Mauren, Daoana Carolaine Alka Cordeiro, Jonathan de Oliveira, Mateus Ferro Antunes de Oliveira, and Beatriz Leandro Bonafini. 2023. ‘3D Multi-Modality Medical Imaging: Combining Anatomical and Infrared Thermal Images for 3D Reconstruction’. </w:t>
      </w:r>
      <w:r w:rsidRPr="008C5DC2">
        <w:rPr>
          <w:rFonts w:ascii="Times New Roman" w:hAnsi="Times New Roman" w:cs="Times New Roman"/>
          <w:i/>
          <w:iCs/>
          <w:sz w:val="24"/>
        </w:rPr>
        <w:t>Sensors</w:t>
      </w:r>
      <w:r w:rsidRPr="008C5DC2">
        <w:rPr>
          <w:rFonts w:ascii="Times New Roman" w:hAnsi="Times New Roman" w:cs="Times New Roman"/>
          <w:sz w:val="24"/>
        </w:rPr>
        <w:t xml:space="preserve"> 23 (3): 1610. https://doi.org/10.3390/s23031610.</w:t>
      </w:r>
    </w:p>
    <w:p w14:paraId="03D49A1E"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Bebie, T., and H. Bieri. 2000. ‘A Video-Based 3D-Reconstruction of Soccer Games’. </w:t>
      </w:r>
      <w:r w:rsidRPr="008C5DC2">
        <w:rPr>
          <w:rFonts w:ascii="Times New Roman" w:hAnsi="Times New Roman" w:cs="Times New Roman"/>
          <w:i/>
          <w:iCs/>
          <w:sz w:val="24"/>
        </w:rPr>
        <w:t>Computer Graphics Forum</w:t>
      </w:r>
      <w:r w:rsidRPr="008C5DC2">
        <w:rPr>
          <w:rFonts w:ascii="Times New Roman" w:hAnsi="Times New Roman" w:cs="Times New Roman"/>
          <w:sz w:val="24"/>
        </w:rPr>
        <w:t xml:space="preserve"> 19 (3): 391–400. https://doi.org/10.1111/1467-8659.00431.</w:t>
      </w:r>
    </w:p>
    <w:p w14:paraId="0E2910F9"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Cheng, Min-Lung, Masashi Matsuoka, Wen Liu, and Fumio Yamazaki. 2022. ‘Near-Real-Time Gradually Expanding 3D Land Surface Reconstruction in Disaster Areas by Sequential Drone Imagery’. </w:t>
      </w:r>
      <w:r w:rsidRPr="008C5DC2">
        <w:rPr>
          <w:rFonts w:ascii="Times New Roman" w:hAnsi="Times New Roman" w:cs="Times New Roman"/>
          <w:i/>
          <w:iCs/>
          <w:sz w:val="24"/>
        </w:rPr>
        <w:t>Automation in Construction</w:t>
      </w:r>
      <w:r w:rsidRPr="008C5DC2">
        <w:rPr>
          <w:rFonts w:ascii="Times New Roman" w:hAnsi="Times New Roman" w:cs="Times New Roman"/>
          <w:sz w:val="24"/>
        </w:rPr>
        <w:t xml:space="preserve"> 135 (March): 104105. https://doi.org/10.1016/j.autcon.2021.104105.</w:t>
      </w:r>
    </w:p>
    <w:p w14:paraId="587CCA0B"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Fathi, Habib, Fei Dai, and Manolis Lourakis. 2015. ‘Automated As-Built 3D Reconstruction of Civil Infrastructure Using Computer Vision: Achievements, Opportunities, and Challenges’. </w:t>
      </w:r>
      <w:r w:rsidRPr="008C5DC2">
        <w:rPr>
          <w:rFonts w:ascii="Times New Roman" w:hAnsi="Times New Roman" w:cs="Times New Roman"/>
          <w:i/>
          <w:iCs/>
          <w:sz w:val="24"/>
        </w:rPr>
        <w:t>Advanced Engineering Informatics</w:t>
      </w:r>
      <w:r w:rsidRPr="008C5DC2">
        <w:rPr>
          <w:rFonts w:ascii="Times New Roman" w:hAnsi="Times New Roman" w:cs="Times New Roman"/>
          <w:sz w:val="24"/>
        </w:rPr>
        <w:t>, Infrastructure Computer Vision, 29 (2): 149–61. https://doi.org/10.1016/j.aei.2015.01.012.</w:t>
      </w:r>
    </w:p>
    <w:p w14:paraId="465FDA91"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Feng, Qiaojun, and Nikolay Atanasov. 2021. ‘Mesh Reconstruction from Aerial Images for Outdoor Terrain Mapping Using Joint 2D-3D Learning’. In </w:t>
      </w:r>
      <w:r w:rsidRPr="008C5DC2">
        <w:rPr>
          <w:rFonts w:ascii="Times New Roman" w:hAnsi="Times New Roman" w:cs="Times New Roman"/>
          <w:i/>
          <w:iCs/>
          <w:sz w:val="24"/>
        </w:rPr>
        <w:t>2021 IEEE International Conference on Robotics and Automation (ICRA)</w:t>
      </w:r>
      <w:r w:rsidRPr="008C5DC2">
        <w:rPr>
          <w:rFonts w:ascii="Times New Roman" w:hAnsi="Times New Roman" w:cs="Times New Roman"/>
          <w:sz w:val="24"/>
        </w:rPr>
        <w:t>, 5208–14. https://doi.org/10.1109/ICRA48506.2021.9561337.</w:t>
      </w:r>
    </w:p>
    <w:p w14:paraId="6650CCF5"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Fischer, A., and A. Manor. 1999. ‘Utilizing Image Processing Techniques for 3D Reconstruction of Laser-Scanned Data’. </w:t>
      </w:r>
      <w:r w:rsidRPr="008C5DC2">
        <w:rPr>
          <w:rFonts w:ascii="Times New Roman" w:hAnsi="Times New Roman" w:cs="Times New Roman"/>
          <w:i/>
          <w:iCs/>
          <w:sz w:val="24"/>
        </w:rPr>
        <w:t>CIRP Annals</w:t>
      </w:r>
      <w:r w:rsidRPr="008C5DC2">
        <w:rPr>
          <w:rFonts w:ascii="Times New Roman" w:hAnsi="Times New Roman" w:cs="Times New Roman"/>
          <w:sz w:val="24"/>
        </w:rPr>
        <w:t xml:space="preserve"> 48 (1): 99–102. https://doi.org/10.1016/S0007-8506(07)63140-0.</w:t>
      </w:r>
    </w:p>
    <w:p w14:paraId="44D3BC81"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Gregor, Robert, Ivan Sipiran, Georgios Papaioannou, Tobias Schreck, Anthousis Andreadis, and Pavlos Mavridis. 2014. ‘Towards Automated 3D Reconstruction of Defective Cultural Heritage Objects’. </w:t>
      </w:r>
      <w:r w:rsidRPr="008C5DC2">
        <w:rPr>
          <w:rFonts w:ascii="Times New Roman" w:hAnsi="Times New Roman" w:cs="Times New Roman"/>
          <w:i/>
          <w:iCs/>
          <w:sz w:val="24"/>
        </w:rPr>
        <w:t>Eurographics Workshop on Graphics and Cultural Heritage</w:t>
      </w:r>
      <w:r w:rsidRPr="008C5DC2">
        <w:rPr>
          <w:rFonts w:ascii="Times New Roman" w:hAnsi="Times New Roman" w:cs="Times New Roman"/>
          <w:sz w:val="24"/>
        </w:rPr>
        <w:t>, 10 pages. https://doi.org/10.2312/GCH.20141311.</w:t>
      </w:r>
    </w:p>
    <w:p w14:paraId="09F3711D"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Haibo, Yang. 2017. ‘Industrial Design Applications of Surface Reconstruction Algorithm Based on Three Dimensional Point Cloud Data’. In </w:t>
      </w:r>
      <w:r w:rsidRPr="008C5DC2">
        <w:rPr>
          <w:rFonts w:ascii="Times New Roman" w:hAnsi="Times New Roman" w:cs="Times New Roman"/>
          <w:i/>
          <w:iCs/>
          <w:sz w:val="24"/>
        </w:rPr>
        <w:t>2017 International Conference on Robots &amp; Intelligent System (ICRIS)</w:t>
      </w:r>
      <w:r w:rsidRPr="008C5DC2">
        <w:rPr>
          <w:rFonts w:ascii="Times New Roman" w:hAnsi="Times New Roman" w:cs="Times New Roman"/>
          <w:sz w:val="24"/>
        </w:rPr>
        <w:t>, 178–81. https://doi.org/10.1109/ICRIS.2017.51.</w:t>
      </w:r>
    </w:p>
    <w:p w14:paraId="5B472D9D"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Han, Xian-Feng, Hamid Laga, and Mohammed Bennamoun. 2021. ‘Image-Based 3D Object Reconstruction: State-of-the-Art and Trends in the Deep Learning Era’. </w:t>
      </w:r>
      <w:r w:rsidRPr="008C5DC2">
        <w:rPr>
          <w:rFonts w:ascii="Times New Roman" w:hAnsi="Times New Roman" w:cs="Times New Roman"/>
          <w:i/>
          <w:iCs/>
          <w:sz w:val="24"/>
        </w:rPr>
        <w:t>IEEE Transactions on Pattern Analysis and Machine Intelligence</w:t>
      </w:r>
      <w:r w:rsidRPr="008C5DC2">
        <w:rPr>
          <w:rFonts w:ascii="Times New Roman" w:hAnsi="Times New Roman" w:cs="Times New Roman"/>
          <w:sz w:val="24"/>
        </w:rPr>
        <w:t xml:space="preserve"> 43 (5): 1578–1604. https://doi.org/10.1109/TPAMI.2019.2954885.</w:t>
      </w:r>
    </w:p>
    <w:p w14:paraId="54ADD632"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Heide, Felix, Lei Xiao, Wolfgang Heidrich, and Matthias B. Hullin. 2014. ‘Diffuse Mirrors: 3D Reconstruction from Diffuse Indirect Illumination Using Inexpensive Time-of-Flight Sensors’. In , 3222–29. https://www.cv-foundation.org/openaccess/content_cvpr_2014/html/Heide_Diffuse_Mirrors_3D_2014_CVPR_paper.html.</w:t>
      </w:r>
    </w:p>
    <w:p w14:paraId="2BFF272A"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lastRenderedPageBreak/>
        <w:t xml:space="preserve">Jiang, Weiguang, Ying Zhou, Lieyun Ding, Cheng Zhou, and Xiaodi Ning. 2020. ‘UAV-Based 3D Reconstruction for Hoist Site Mapping and Layout Planning in Petrochemical Construction’. </w:t>
      </w:r>
      <w:r w:rsidRPr="008C5DC2">
        <w:rPr>
          <w:rFonts w:ascii="Times New Roman" w:hAnsi="Times New Roman" w:cs="Times New Roman"/>
          <w:i/>
          <w:iCs/>
          <w:sz w:val="24"/>
        </w:rPr>
        <w:t>Automation in Construction</w:t>
      </w:r>
      <w:r w:rsidRPr="008C5DC2">
        <w:rPr>
          <w:rFonts w:ascii="Times New Roman" w:hAnsi="Times New Roman" w:cs="Times New Roman"/>
          <w:sz w:val="24"/>
        </w:rPr>
        <w:t xml:space="preserve"> 113 (May): 103137. https://doi.org/10.1016/j.autcon.2020.103137.</w:t>
      </w:r>
    </w:p>
    <w:p w14:paraId="768E386B"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Kang, Zhizhong, Juntao Yang, Zhou Yang, and Sai Cheng. 2020. ‘A Review of Techniques for 3D Reconstruction of Indoor Environments’. </w:t>
      </w:r>
      <w:r w:rsidRPr="008C5DC2">
        <w:rPr>
          <w:rFonts w:ascii="Times New Roman" w:hAnsi="Times New Roman" w:cs="Times New Roman"/>
          <w:i/>
          <w:iCs/>
          <w:sz w:val="24"/>
        </w:rPr>
        <w:t>ISPRS International Journal of Geo-Information</w:t>
      </w:r>
      <w:r w:rsidRPr="008C5DC2">
        <w:rPr>
          <w:rFonts w:ascii="Times New Roman" w:hAnsi="Times New Roman" w:cs="Times New Roman"/>
          <w:sz w:val="24"/>
        </w:rPr>
        <w:t xml:space="preserve"> 9 (5): 330. https://doi.org/10.3390/ijgi9050330.</w:t>
      </w:r>
    </w:p>
    <w:p w14:paraId="4917499F"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Khilar, Rashmita, S. Chitrakala, and SurenderNath SelvamParvathy. 2013. ‘3D Image Reconstruction: Techniques, Applications and Challenges’. In </w:t>
      </w:r>
      <w:r w:rsidRPr="008C5DC2">
        <w:rPr>
          <w:rFonts w:ascii="Times New Roman" w:hAnsi="Times New Roman" w:cs="Times New Roman"/>
          <w:i/>
          <w:iCs/>
          <w:sz w:val="24"/>
        </w:rPr>
        <w:t>2013 International Conference on Optical Imaging Sensor and Security (ICOSS)</w:t>
      </w:r>
      <w:r w:rsidRPr="008C5DC2">
        <w:rPr>
          <w:rFonts w:ascii="Times New Roman" w:hAnsi="Times New Roman" w:cs="Times New Roman"/>
          <w:sz w:val="24"/>
        </w:rPr>
        <w:t>, 1–6. https://doi.org/10.1109/ICOISS.2013.6678395.</w:t>
      </w:r>
    </w:p>
    <w:p w14:paraId="1D703035"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Li, Ying, Zhijie Zhao, Jiahao Fan, and Wenyue Li. 2022. ‘ADR-MVSNet: A Cascade Network for 3D Point Cloud Reconstruction with Pixel Occlusion’. </w:t>
      </w:r>
      <w:r w:rsidRPr="008C5DC2">
        <w:rPr>
          <w:rFonts w:ascii="Times New Roman" w:hAnsi="Times New Roman" w:cs="Times New Roman"/>
          <w:i/>
          <w:iCs/>
          <w:sz w:val="24"/>
        </w:rPr>
        <w:t>Pattern Recognition</w:t>
      </w:r>
      <w:r w:rsidRPr="008C5DC2">
        <w:rPr>
          <w:rFonts w:ascii="Times New Roman" w:hAnsi="Times New Roman" w:cs="Times New Roman"/>
          <w:sz w:val="24"/>
        </w:rPr>
        <w:t xml:space="preserve"> 125 (May): 108516. https://doi.org/10.1016/j.patcog.2021.108516.</w:t>
      </w:r>
    </w:p>
    <w:p w14:paraId="73F613C1"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Liu, Caixia, Dehui Kong, Shaofan Wang, Zhiyong Wang, Jinghua Li, and Baocai Yin. 2021. ‘Deep3D Reconstruction: Methods, Data, and Challenges’. </w:t>
      </w:r>
      <w:r w:rsidRPr="008C5DC2">
        <w:rPr>
          <w:rFonts w:ascii="Times New Roman" w:hAnsi="Times New Roman" w:cs="Times New Roman"/>
          <w:i/>
          <w:iCs/>
          <w:sz w:val="24"/>
        </w:rPr>
        <w:t>Frontiers of Information Technology &amp; Electronic Engineering</w:t>
      </w:r>
      <w:r w:rsidRPr="008C5DC2">
        <w:rPr>
          <w:rFonts w:ascii="Times New Roman" w:hAnsi="Times New Roman" w:cs="Times New Roman"/>
          <w:sz w:val="24"/>
        </w:rPr>
        <w:t xml:space="preserve"> 22 (5): 652–72. https://doi.org/10.1631/FITEE.2000068.</w:t>
      </w:r>
    </w:p>
    <w:p w14:paraId="4260BD49"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Liu, Sheng, Xiaohan Nie, and Raffay Hamid. 2022. ‘Depth-Guided Sparse Structure-From-Motion for Movies and TV Shows’. In , 15980–89. https://openaccess.thecvf.com/content/CVPR2022/html/Liu_Depth-Guided_Sparse_Structure-From-Motion_for_Movies_and_TV_Shows_CVPR_2022_paper.html.</w:t>
      </w:r>
    </w:p>
    <w:p w14:paraId="144A8233"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Liu, Weiping, Jia Sun, Wanyi Li, Ting Hu, and Peng Wang. 2019. ‘Deep Learning on Point Clouds and Its Application: A Survey’. </w:t>
      </w:r>
      <w:r w:rsidRPr="008C5DC2">
        <w:rPr>
          <w:rFonts w:ascii="Times New Roman" w:hAnsi="Times New Roman" w:cs="Times New Roman"/>
          <w:i/>
          <w:iCs/>
          <w:sz w:val="24"/>
        </w:rPr>
        <w:t>Sensors</w:t>
      </w:r>
      <w:r w:rsidRPr="008C5DC2">
        <w:rPr>
          <w:rFonts w:ascii="Times New Roman" w:hAnsi="Times New Roman" w:cs="Times New Roman"/>
          <w:sz w:val="24"/>
        </w:rPr>
        <w:t xml:space="preserve"> 19 (19): 4188. https://doi.org/10.3390/s19194188.</w:t>
      </w:r>
    </w:p>
    <w:p w14:paraId="0971887E"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Lu, Qiuchen, and Sanghoon Lee. 2017. ‘Image-Based Technologies for Constructing As-Is Building Information Models for Existing Buildings’. </w:t>
      </w:r>
      <w:r w:rsidRPr="008C5DC2">
        <w:rPr>
          <w:rFonts w:ascii="Times New Roman" w:hAnsi="Times New Roman" w:cs="Times New Roman"/>
          <w:i/>
          <w:iCs/>
          <w:sz w:val="24"/>
        </w:rPr>
        <w:t>Journal of Computing in Civil Engineering</w:t>
      </w:r>
      <w:r w:rsidRPr="008C5DC2">
        <w:rPr>
          <w:rFonts w:ascii="Times New Roman" w:hAnsi="Times New Roman" w:cs="Times New Roman"/>
          <w:sz w:val="24"/>
        </w:rPr>
        <w:t xml:space="preserve"> 31 (4): 04017005. https://doi.org/10.1061/(ASCE)CP.1943-5487.0000652.</w:t>
      </w:r>
    </w:p>
    <w:p w14:paraId="638DF275"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Ma, Duo, Hongyuan Fang, Niannian Wang, Gaozhao Pang, Bin Li, Jiaxiu Dong, and Xue Jiang. 2023. ‘A Low-Cost 3D Reconstruction and Measurement System Based on Structure-from-Motion (SFM) and Multi-View Stereo (MVS) for Sewer Pipelines’. </w:t>
      </w:r>
      <w:r w:rsidRPr="008C5DC2">
        <w:rPr>
          <w:rFonts w:ascii="Times New Roman" w:hAnsi="Times New Roman" w:cs="Times New Roman"/>
          <w:i/>
          <w:iCs/>
          <w:sz w:val="24"/>
        </w:rPr>
        <w:t>Tunnelling and Underground Space Technology</w:t>
      </w:r>
      <w:r w:rsidRPr="008C5DC2">
        <w:rPr>
          <w:rFonts w:ascii="Times New Roman" w:hAnsi="Times New Roman" w:cs="Times New Roman"/>
          <w:sz w:val="24"/>
        </w:rPr>
        <w:t xml:space="preserve"> 141 (November): 105345. https://doi.org/10.1016/j.tust.2023.105345.</w:t>
      </w:r>
    </w:p>
    <w:p w14:paraId="579B648B"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Ma, Zhiliang, and Shilong Liu. 2018. ‘A Review of 3D Reconstruction Techniques in Civil Engineering and Their Applications’. </w:t>
      </w:r>
      <w:r w:rsidRPr="008C5DC2">
        <w:rPr>
          <w:rFonts w:ascii="Times New Roman" w:hAnsi="Times New Roman" w:cs="Times New Roman"/>
          <w:i/>
          <w:iCs/>
          <w:sz w:val="24"/>
        </w:rPr>
        <w:t>Advanced Engineering Informatics</w:t>
      </w:r>
      <w:r w:rsidRPr="008C5DC2">
        <w:rPr>
          <w:rFonts w:ascii="Times New Roman" w:hAnsi="Times New Roman" w:cs="Times New Roman"/>
          <w:sz w:val="24"/>
        </w:rPr>
        <w:t xml:space="preserve"> 37 (August): 163–74. https://doi.org/10.1016/j.aei.2018.05.005.</w:t>
      </w:r>
    </w:p>
    <w:p w14:paraId="7F6D13DD"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Paoli, Alessandro, Paolo Neri, Armando V. Razionale, Francesco Tamburrino, and Sandro Barone. 2020. ‘Sensor Architectures and Technologies for Upper Limb 3D Surface Reconstruction: A Review’. </w:t>
      </w:r>
      <w:r w:rsidRPr="008C5DC2">
        <w:rPr>
          <w:rFonts w:ascii="Times New Roman" w:hAnsi="Times New Roman" w:cs="Times New Roman"/>
          <w:i/>
          <w:iCs/>
          <w:sz w:val="24"/>
        </w:rPr>
        <w:t>Sensors</w:t>
      </w:r>
      <w:r w:rsidRPr="008C5DC2">
        <w:rPr>
          <w:rFonts w:ascii="Times New Roman" w:hAnsi="Times New Roman" w:cs="Times New Roman"/>
          <w:sz w:val="24"/>
        </w:rPr>
        <w:t xml:space="preserve"> 20 (22): 6584. https://doi.org/10.3390/s20226584.</w:t>
      </w:r>
    </w:p>
    <w:p w14:paraId="16A010A8"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Poullis, Charalambos, and Suya You. 2011. ‘3D Reconstruction of Urban Areas’. In </w:t>
      </w:r>
      <w:r w:rsidRPr="008C5DC2">
        <w:rPr>
          <w:rFonts w:ascii="Times New Roman" w:hAnsi="Times New Roman" w:cs="Times New Roman"/>
          <w:i/>
          <w:iCs/>
          <w:sz w:val="24"/>
        </w:rPr>
        <w:t>Visualization and Transmission 2011 International Conference on 3D Imaging, Modeling, Processing</w:t>
      </w:r>
      <w:r w:rsidRPr="008C5DC2">
        <w:rPr>
          <w:rFonts w:ascii="Times New Roman" w:hAnsi="Times New Roman" w:cs="Times New Roman"/>
          <w:sz w:val="24"/>
        </w:rPr>
        <w:t>, 33–40. https://doi.org/10.1109/3DIMPVT.2011.14.</w:t>
      </w:r>
    </w:p>
    <w:p w14:paraId="15ABAAD1"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Ragia, Lemonia, Froso Sarri, and Katerina Mania. 2015. ‘3D Reconstruction and Visualization of </w:t>
      </w:r>
      <w:r w:rsidRPr="008C5DC2">
        <w:rPr>
          <w:rFonts w:ascii="Times New Roman" w:hAnsi="Times New Roman" w:cs="Times New Roman"/>
          <w:sz w:val="24"/>
        </w:rPr>
        <w:lastRenderedPageBreak/>
        <w:t xml:space="preserve">Alternatives for Restoration of Historic Buildings: A New Approach’. In </w:t>
      </w:r>
      <w:r w:rsidRPr="008C5DC2">
        <w:rPr>
          <w:rFonts w:ascii="Times New Roman" w:hAnsi="Times New Roman" w:cs="Times New Roman"/>
          <w:i/>
          <w:iCs/>
          <w:sz w:val="24"/>
        </w:rPr>
        <w:t>2015 1st International Conference on Geographical Information Systems Theory, Applications and Management (GISTAM)</w:t>
      </w:r>
      <w:r w:rsidRPr="008C5DC2">
        <w:rPr>
          <w:rFonts w:ascii="Times New Roman" w:hAnsi="Times New Roman" w:cs="Times New Roman"/>
          <w:sz w:val="24"/>
        </w:rPr>
        <w:t>, 1–9. https://ieeexplore.ieee.org/abstract/document/7512211?casa_token=jr76KV47W_8AAAAA:nbiQhYOk-vW2WikLN5_TE8VyKhsjEiDx1DREk0CNjCDlp3_UTsJH3VIYfNU4MIFb6xbxs73cI_2-.</w:t>
      </w:r>
    </w:p>
    <w:p w14:paraId="75C4C6B9"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Remondino, Fabio. 2003. ‘From Point Cloud to Surface: The Modeling and Visualization Problem’. In </w:t>
      </w:r>
      <w:r w:rsidRPr="008C5DC2">
        <w:rPr>
          <w:rFonts w:ascii="Times New Roman" w:hAnsi="Times New Roman" w:cs="Times New Roman"/>
          <w:i/>
          <w:iCs/>
          <w:sz w:val="24"/>
        </w:rPr>
        <w:t>International Archives of the Photogrammetry, Remote Sensing and Spatial Information Sciences</w:t>
      </w:r>
      <w:r w:rsidRPr="008C5DC2">
        <w:rPr>
          <w:rFonts w:ascii="Times New Roman" w:hAnsi="Times New Roman" w:cs="Times New Roman"/>
          <w:sz w:val="24"/>
        </w:rPr>
        <w:t>. Vol. XXXIV-5/W10. ISPRS. https://doi.org/10.3929/ethz-a-004655782.</w:t>
      </w:r>
    </w:p>
    <w:p w14:paraId="1908AD42"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Shang, Jiaxiang, Tianwei Shen, Shiwei Li, Lei Zhou, Mingmin Zhen, Tian Fang, and Long Quan. 2020. ‘Self-Supervised Monocular 3D Face Reconstruction by Occlusion-Aware Multi-View Geometry Consistency’. In </w:t>
      </w:r>
      <w:r w:rsidRPr="008C5DC2">
        <w:rPr>
          <w:rFonts w:ascii="Times New Roman" w:hAnsi="Times New Roman" w:cs="Times New Roman"/>
          <w:i/>
          <w:iCs/>
          <w:sz w:val="24"/>
        </w:rPr>
        <w:t>Computer Vision – ECCV 2020</w:t>
      </w:r>
      <w:r w:rsidRPr="008C5DC2">
        <w:rPr>
          <w:rFonts w:ascii="Times New Roman" w:hAnsi="Times New Roman" w:cs="Times New Roman"/>
          <w:sz w:val="24"/>
        </w:rPr>
        <w:t>, edited by Andrea Vedaldi, Horst Bischof, Thomas Brox, and Jan-Michael Frahm, 53–70. Cham: Springer International Publishing. https://doi.org/10.1007/978-3-030-58555-6_4.</w:t>
      </w:r>
    </w:p>
    <w:p w14:paraId="7CEB6ECD"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Wang, Jiyao, Qilin Zhang, Bin Yang, and Binghan Zhang. 2023. ‘Vision-Based Automated Recognition and 3D Localization Framework for Tower Cranes Using Far-Field Cameras’. </w:t>
      </w:r>
      <w:r w:rsidRPr="008C5DC2">
        <w:rPr>
          <w:rFonts w:ascii="Times New Roman" w:hAnsi="Times New Roman" w:cs="Times New Roman"/>
          <w:i/>
          <w:iCs/>
          <w:sz w:val="24"/>
        </w:rPr>
        <w:t>Sensors</w:t>
      </w:r>
      <w:r w:rsidRPr="008C5DC2">
        <w:rPr>
          <w:rFonts w:ascii="Times New Roman" w:hAnsi="Times New Roman" w:cs="Times New Roman"/>
          <w:sz w:val="24"/>
        </w:rPr>
        <w:t xml:space="preserve"> 23 (10): 4851. https://doi.org/10.3390/s23104851.</w:t>
      </w:r>
    </w:p>
    <w:p w14:paraId="6F06A6A8"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Wang, Shuzhe, Vincent Leroy, Yohann Cabon, Boris Chidlovskii, and Jerome Revaud. 2023. ‘DUSt3R: Geometric 3D Vision Made Easy’. arXiv. https://doi.org/10.48550/arXiv.2312.14132.</w:t>
      </w:r>
    </w:p>
    <w:p w14:paraId="6D34625B"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Wang, Yi, Zhiqiang (John) Zhai, and Yu Xue. 2022. ‘A City-Scale Inverse Modelling Method for Air Pollutant Source Determination’. </w:t>
      </w:r>
      <w:r w:rsidRPr="008C5DC2">
        <w:rPr>
          <w:rFonts w:ascii="Times New Roman" w:hAnsi="Times New Roman" w:cs="Times New Roman"/>
          <w:i/>
          <w:iCs/>
          <w:sz w:val="24"/>
        </w:rPr>
        <w:t>Sustainable Cities and Society</w:t>
      </w:r>
      <w:r w:rsidRPr="008C5DC2">
        <w:rPr>
          <w:rFonts w:ascii="Times New Roman" w:hAnsi="Times New Roman" w:cs="Times New Roman"/>
          <w:sz w:val="24"/>
        </w:rPr>
        <w:t xml:space="preserve"> 87 (December): 104248. https://doi.org/10.1016/j.scs.2022.104248.</w:t>
      </w:r>
    </w:p>
    <w:p w14:paraId="0DAE297C"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Xu, Yusheng, Xiaohua Tong, and Uwe Stilla. 2021. ‘Voxel-Based Representation of 3D Point Clouds: Methods, Applications, and Its Potential Use in the Construction Industry’. </w:t>
      </w:r>
      <w:r w:rsidRPr="008C5DC2">
        <w:rPr>
          <w:rFonts w:ascii="Times New Roman" w:hAnsi="Times New Roman" w:cs="Times New Roman"/>
          <w:i/>
          <w:iCs/>
          <w:sz w:val="24"/>
        </w:rPr>
        <w:t>Automation in Construction</w:t>
      </w:r>
      <w:r w:rsidRPr="008C5DC2">
        <w:rPr>
          <w:rFonts w:ascii="Times New Roman" w:hAnsi="Times New Roman" w:cs="Times New Roman"/>
          <w:sz w:val="24"/>
        </w:rPr>
        <w:t xml:space="preserve"> 126 (June): 103675. https://doi.org/10.1016/j.autcon.2021.103675.</w:t>
      </w:r>
    </w:p>
    <w:p w14:paraId="6D7A273A"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Xue, Jingguo, Xueliang Hou, and Ying Zeng. 2021. ‘Review of Image-Based 3D Reconstruction of Building for Automated Construction Progress Monitoring’. </w:t>
      </w:r>
      <w:r w:rsidRPr="008C5DC2">
        <w:rPr>
          <w:rFonts w:ascii="Times New Roman" w:hAnsi="Times New Roman" w:cs="Times New Roman"/>
          <w:i/>
          <w:iCs/>
          <w:sz w:val="24"/>
        </w:rPr>
        <w:t>Applied Sciences</w:t>
      </w:r>
      <w:r w:rsidRPr="008C5DC2">
        <w:rPr>
          <w:rFonts w:ascii="Times New Roman" w:hAnsi="Times New Roman" w:cs="Times New Roman"/>
          <w:sz w:val="24"/>
        </w:rPr>
        <w:t xml:space="preserve"> 11 (17): 7840. https://doi.org/10.3390/app11177840.</w:t>
      </w:r>
    </w:p>
    <w:p w14:paraId="023FCA38"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Yamazaki, Fumio, Kasumi Kubo, Ryoto Tanabe, and Wen Liu. 2017. ‘Damage Assessment and 3d Modeling by UAV Flights after the 2016 Kumamoto, Japan Earthquake’. In </w:t>
      </w:r>
      <w:r w:rsidRPr="008C5DC2">
        <w:rPr>
          <w:rFonts w:ascii="Times New Roman" w:hAnsi="Times New Roman" w:cs="Times New Roman"/>
          <w:i/>
          <w:iCs/>
          <w:sz w:val="24"/>
        </w:rPr>
        <w:t>2017 IEEE International Geoscience and Remote Sensing Symposium (IGARSS)</w:t>
      </w:r>
      <w:r w:rsidRPr="008C5DC2">
        <w:rPr>
          <w:rFonts w:ascii="Times New Roman" w:hAnsi="Times New Roman" w:cs="Times New Roman"/>
          <w:sz w:val="24"/>
        </w:rPr>
        <w:t>, 3182–85. https://doi.org/10.1109/IGARSS.2017.8127673.</w:t>
      </w:r>
    </w:p>
    <w:p w14:paraId="643D7A6B"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Zhang, Song. 2018. ‘High-Speed 3D Shape Measurement with Structured Light Methods: A Review’. </w:t>
      </w:r>
      <w:r w:rsidRPr="008C5DC2">
        <w:rPr>
          <w:rFonts w:ascii="Times New Roman" w:hAnsi="Times New Roman" w:cs="Times New Roman"/>
          <w:i/>
          <w:iCs/>
          <w:sz w:val="24"/>
        </w:rPr>
        <w:t>Optics and Lasers in Engineering</w:t>
      </w:r>
      <w:r w:rsidRPr="008C5DC2">
        <w:rPr>
          <w:rFonts w:ascii="Times New Roman" w:hAnsi="Times New Roman" w:cs="Times New Roman"/>
          <w:sz w:val="24"/>
        </w:rPr>
        <w:t xml:space="preserve"> 106 (July): 119–31. https://doi.org/10.1016/j.optlaseng.2018.02.017.</w:t>
      </w:r>
    </w:p>
    <w:p w14:paraId="258E3DEE" w14:textId="77777777" w:rsidR="008C5DC2" w:rsidRPr="008C5DC2" w:rsidRDefault="008C5DC2" w:rsidP="008C5DC2">
      <w:pPr>
        <w:pStyle w:val="af6"/>
        <w:rPr>
          <w:rFonts w:ascii="Times New Roman" w:hAnsi="Times New Roman" w:cs="Times New Roman"/>
          <w:sz w:val="24"/>
        </w:rPr>
      </w:pPr>
      <w:r w:rsidRPr="008C5DC2">
        <w:rPr>
          <w:rFonts w:ascii="Times New Roman" w:hAnsi="Times New Roman" w:cs="Times New Roman"/>
          <w:sz w:val="24"/>
        </w:rPr>
        <w:t xml:space="preserve">Zollhöfer, Michael, Patrick Stotko, Andreas Görlitz, Christian Theobalt, Matthias Nießner, Reinhard Klein, and Andreas Kolb. 2018. ‘State of the Art on 3D Reconstruction with RGB-D Cameras’. </w:t>
      </w:r>
      <w:r w:rsidRPr="008C5DC2">
        <w:rPr>
          <w:rFonts w:ascii="Times New Roman" w:hAnsi="Times New Roman" w:cs="Times New Roman"/>
          <w:i/>
          <w:iCs/>
          <w:sz w:val="24"/>
        </w:rPr>
        <w:t>Computer Graphics Forum</w:t>
      </w:r>
      <w:r w:rsidRPr="008C5DC2">
        <w:rPr>
          <w:rFonts w:ascii="Times New Roman" w:hAnsi="Times New Roman" w:cs="Times New Roman"/>
          <w:sz w:val="24"/>
        </w:rPr>
        <w:t xml:space="preserve"> 37 (2): 625–52. https://doi.org/10.1111/cgf.13386.</w:t>
      </w:r>
    </w:p>
    <w:p w14:paraId="7F9D9C29" w14:textId="793FF887" w:rsidR="000244AB" w:rsidRPr="00A70651" w:rsidRDefault="0011296C" w:rsidP="00443360">
      <w:pPr>
        <w:pStyle w:val="af6"/>
        <w:rPr>
          <w:rFonts w:ascii="Times New Roman" w:hAnsi="Times New Roman" w:cs="Times New Roman"/>
          <w:sz w:val="24"/>
        </w:rPr>
      </w:pPr>
      <w:r w:rsidRPr="00A70651">
        <w:rPr>
          <w:rFonts w:ascii="Times New Roman" w:hAnsi="Times New Roman" w:cs="Times New Roman"/>
          <w:sz w:val="24"/>
        </w:rPr>
        <w:fldChar w:fldCharType="end"/>
      </w:r>
    </w:p>
    <w:p w14:paraId="177427D7" w14:textId="1DD4707E" w:rsidR="005C757C" w:rsidRPr="00A70651" w:rsidRDefault="005C757C" w:rsidP="00F0120A">
      <w:pPr>
        <w:spacing w:line="360" w:lineRule="auto"/>
        <w:rPr>
          <w:rFonts w:ascii="Times New Roman" w:hAnsi="Times New Roman" w:cs="Times New Roman"/>
          <w:sz w:val="24"/>
        </w:rPr>
      </w:pPr>
    </w:p>
    <w:sectPr w:rsidR="005C757C" w:rsidRPr="00A70651" w:rsidSect="000B6D07">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6F746F" w14:textId="77777777" w:rsidR="000B6D07" w:rsidRDefault="000B6D07" w:rsidP="006412FE">
      <w:pPr>
        <w:spacing w:after="0" w:line="240" w:lineRule="auto"/>
      </w:pPr>
      <w:r>
        <w:separator/>
      </w:r>
    </w:p>
  </w:endnote>
  <w:endnote w:type="continuationSeparator" w:id="0">
    <w:p w14:paraId="30822F7B" w14:textId="77777777" w:rsidR="000B6D07" w:rsidRDefault="000B6D07" w:rsidP="00641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6758770"/>
      <w:docPartObj>
        <w:docPartGallery w:val="Page Numbers (Bottom of Page)"/>
        <w:docPartUnique/>
      </w:docPartObj>
    </w:sdtPr>
    <w:sdtContent>
      <w:p w14:paraId="4DCD0BEE" w14:textId="7C365B9F" w:rsidR="008D3C30" w:rsidRDefault="008D3C30">
        <w:pPr>
          <w:pStyle w:val="af0"/>
          <w:jc w:val="center"/>
        </w:pPr>
        <w:r>
          <w:fldChar w:fldCharType="begin"/>
        </w:r>
        <w:r>
          <w:instrText xml:space="preserve"> PAGE  \* Arabic  \* MERGEFORMAT </w:instrText>
        </w:r>
        <w:r>
          <w:fldChar w:fldCharType="separate"/>
        </w:r>
        <w:r>
          <w:rPr>
            <w:noProof/>
          </w:rPr>
          <w:t>2</w:t>
        </w:r>
        <w:r>
          <w:fldChar w:fldCharType="end"/>
        </w:r>
      </w:p>
    </w:sdtContent>
  </w:sdt>
  <w:p w14:paraId="29C86DF3" w14:textId="77777777" w:rsidR="008D3C30" w:rsidRDefault="008D3C30">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691451" w14:textId="77777777" w:rsidR="000B6D07" w:rsidRDefault="000B6D07" w:rsidP="006412FE">
      <w:pPr>
        <w:spacing w:after="0" w:line="240" w:lineRule="auto"/>
      </w:pPr>
      <w:r>
        <w:separator/>
      </w:r>
    </w:p>
  </w:footnote>
  <w:footnote w:type="continuationSeparator" w:id="0">
    <w:p w14:paraId="18ED6537" w14:textId="77777777" w:rsidR="000B6D07" w:rsidRDefault="000B6D07" w:rsidP="006412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6E0310"/>
    <w:multiLevelType w:val="hybridMultilevel"/>
    <w:tmpl w:val="37D8EBD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217F389A"/>
    <w:multiLevelType w:val="hybridMultilevel"/>
    <w:tmpl w:val="4372D76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23E8302E"/>
    <w:multiLevelType w:val="hybridMultilevel"/>
    <w:tmpl w:val="4266BA8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2921210A"/>
    <w:multiLevelType w:val="hybridMultilevel"/>
    <w:tmpl w:val="7BB8CBE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32D1377B"/>
    <w:multiLevelType w:val="hybridMultilevel"/>
    <w:tmpl w:val="731A374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35FD66F4"/>
    <w:multiLevelType w:val="hybridMultilevel"/>
    <w:tmpl w:val="E9C4BC3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471A6D7E"/>
    <w:multiLevelType w:val="hybridMultilevel"/>
    <w:tmpl w:val="856613C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4D7F3677"/>
    <w:multiLevelType w:val="hybridMultilevel"/>
    <w:tmpl w:val="665A085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5C3D6B04"/>
    <w:multiLevelType w:val="hybridMultilevel"/>
    <w:tmpl w:val="6896D6F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76D23283"/>
    <w:multiLevelType w:val="hybridMultilevel"/>
    <w:tmpl w:val="361E794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219979402">
    <w:abstractNumId w:val="6"/>
  </w:num>
  <w:num w:numId="2" w16cid:durableId="896866012">
    <w:abstractNumId w:val="4"/>
  </w:num>
  <w:num w:numId="3" w16cid:durableId="1457064454">
    <w:abstractNumId w:val="3"/>
  </w:num>
  <w:num w:numId="4" w16cid:durableId="145318055">
    <w:abstractNumId w:val="2"/>
  </w:num>
  <w:num w:numId="5" w16cid:durableId="1144392791">
    <w:abstractNumId w:val="1"/>
  </w:num>
  <w:num w:numId="6" w16cid:durableId="971788199">
    <w:abstractNumId w:val="9"/>
  </w:num>
  <w:num w:numId="7" w16cid:durableId="375665922">
    <w:abstractNumId w:val="8"/>
  </w:num>
  <w:num w:numId="8" w16cid:durableId="1367635883">
    <w:abstractNumId w:val="5"/>
  </w:num>
  <w:num w:numId="9" w16cid:durableId="282662327">
    <w:abstractNumId w:val="7"/>
  </w:num>
  <w:num w:numId="10" w16cid:durableId="13092418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956"/>
    <w:rsid w:val="00020658"/>
    <w:rsid w:val="000244AB"/>
    <w:rsid w:val="0002626C"/>
    <w:rsid w:val="000431CD"/>
    <w:rsid w:val="00052D1F"/>
    <w:rsid w:val="00060DDA"/>
    <w:rsid w:val="000630D2"/>
    <w:rsid w:val="000638D9"/>
    <w:rsid w:val="00064C0C"/>
    <w:rsid w:val="00077D9B"/>
    <w:rsid w:val="000931DD"/>
    <w:rsid w:val="0009587B"/>
    <w:rsid w:val="000A7009"/>
    <w:rsid w:val="000B43DF"/>
    <w:rsid w:val="000B6D07"/>
    <w:rsid w:val="000C2E53"/>
    <w:rsid w:val="000C321A"/>
    <w:rsid w:val="000D68D0"/>
    <w:rsid w:val="000D6AE5"/>
    <w:rsid w:val="000E5A4F"/>
    <w:rsid w:val="000F4BC0"/>
    <w:rsid w:val="000F62DB"/>
    <w:rsid w:val="0011296C"/>
    <w:rsid w:val="00113E18"/>
    <w:rsid w:val="001169E0"/>
    <w:rsid w:val="00117B1A"/>
    <w:rsid w:val="00127684"/>
    <w:rsid w:val="00137752"/>
    <w:rsid w:val="00140ECF"/>
    <w:rsid w:val="00150D27"/>
    <w:rsid w:val="00174DEC"/>
    <w:rsid w:val="00176E03"/>
    <w:rsid w:val="001812BB"/>
    <w:rsid w:val="0018753F"/>
    <w:rsid w:val="001A26E5"/>
    <w:rsid w:val="001A7249"/>
    <w:rsid w:val="001B540D"/>
    <w:rsid w:val="001D2565"/>
    <w:rsid w:val="001F1A14"/>
    <w:rsid w:val="001F531C"/>
    <w:rsid w:val="0020268B"/>
    <w:rsid w:val="00204539"/>
    <w:rsid w:val="00204879"/>
    <w:rsid w:val="00207BFF"/>
    <w:rsid w:val="00220CA7"/>
    <w:rsid w:val="00232AC4"/>
    <w:rsid w:val="00237796"/>
    <w:rsid w:val="00241AE3"/>
    <w:rsid w:val="00246E91"/>
    <w:rsid w:val="00251285"/>
    <w:rsid w:val="00254C56"/>
    <w:rsid w:val="00260F7E"/>
    <w:rsid w:val="00264B7E"/>
    <w:rsid w:val="00272524"/>
    <w:rsid w:val="002A212A"/>
    <w:rsid w:val="002A43C9"/>
    <w:rsid w:val="002B2236"/>
    <w:rsid w:val="002D662E"/>
    <w:rsid w:val="002E2840"/>
    <w:rsid w:val="002E4837"/>
    <w:rsid w:val="00306699"/>
    <w:rsid w:val="00310025"/>
    <w:rsid w:val="00310068"/>
    <w:rsid w:val="0031011B"/>
    <w:rsid w:val="00310810"/>
    <w:rsid w:val="0034268B"/>
    <w:rsid w:val="00351CAD"/>
    <w:rsid w:val="003556FD"/>
    <w:rsid w:val="003745BB"/>
    <w:rsid w:val="00391E96"/>
    <w:rsid w:val="0039798D"/>
    <w:rsid w:val="00397CB1"/>
    <w:rsid w:val="003B0183"/>
    <w:rsid w:val="003B0892"/>
    <w:rsid w:val="003B70F8"/>
    <w:rsid w:val="003E4118"/>
    <w:rsid w:val="003F1FE0"/>
    <w:rsid w:val="00406D85"/>
    <w:rsid w:val="00416F5F"/>
    <w:rsid w:val="00424BFC"/>
    <w:rsid w:val="00426988"/>
    <w:rsid w:val="004307EB"/>
    <w:rsid w:val="00430A00"/>
    <w:rsid w:val="00435922"/>
    <w:rsid w:val="00443360"/>
    <w:rsid w:val="00445C16"/>
    <w:rsid w:val="00450C85"/>
    <w:rsid w:val="004618CC"/>
    <w:rsid w:val="00477195"/>
    <w:rsid w:val="004922CB"/>
    <w:rsid w:val="00494BC4"/>
    <w:rsid w:val="004B60B4"/>
    <w:rsid w:val="004C687D"/>
    <w:rsid w:val="004F26A1"/>
    <w:rsid w:val="00505137"/>
    <w:rsid w:val="005141BA"/>
    <w:rsid w:val="005152A9"/>
    <w:rsid w:val="0052501C"/>
    <w:rsid w:val="00541E42"/>
    <w:rsid w:val="00547B7C"/>
    <w:rsid w:val="005615D0"/>
    <w:rsid w:val="005759BB"/>
    <w:rsid w:val="00580ADA"/>
    <w:rsid w:val="005A1428"/>
    <w:rsid w:val="005A275F"/>
    <w:rsid w:val="005C757C"/>
    <w:rsid w:val="006079B1"/>
    <w:rsid w:val="00611146"/>
    <w:rsid w:val="00626C2E"/>
    <w:rsid w:val="006334FE"/>
    <w:rsid w:val="006412FE"/>
    <w:rsid w:val="00642DF0"/>
    <w:rsid w:val="00647363"/>
    <w:rsid w:val="00650DEB"/>
    <w:rsid w:val="006535A3"/>
    <w:rsid w:val="00670708"/>
    <w:rsid w:val="00693ED2"/>
    <w:rsid w:val="006B1B86"/>
    <w:rsid w:val="006D2E3A"/>
    <w:rsid w:val="006F66F0"/>
    <w:rsid w:val="00714FFF"/>
    <w:rsid w:val="0072129C"/>
    <w:rsid w:val="007260F2"/>
    <w:rsid w:val="00740591"/>
    <w:rsid w:val="007411C0"/>
    <w:rsid w:val="00743956"/>
    <w:rsid w:val="00746AA1"/>
    <w:rsid w:val="007505ED"/>
    <w:rsid w:val="00751290"/>
    <w:rsid w:val="00751514"/>
    <w:rsid w:val="007517B0"/>
    <w:rsid w:val="0075492E"/>
    <w:rsid w:val="00785FEF"/>
    <w:rsid w:val="00786BA2"/>
    <w:rsid w:val="007A4A37"/>
    <w:rsid w:val="007B496D"/>
    <w:rsid w:val="007C404D"/>
    <w:rsid w:val="007D1113"/>
    <w:rsid w:val="007D27E5"/>
    <w:rsid w:val="007E40A4"/>
    <w:rsid w:val="007E77D7"/>
    <w:rsid w:val="007F0A8D"/>
    <w:rsid w:val="007F3543"/>
    <w:rsid w:val="00805F27"/>
    <w:rsid w:val="008115B8"/>
    <w:rsid w:val="0082247B"/>
    <w:rsid w:val="008255DE"/>
    <w:rsid w:val="008518B8"/>
    <w:rsid w:val="008A1973"/>
    <w:rsid w:val="008B5442"/>
    <w:rsid w:val="008C1B03"/>
    <w:rsid w:val="008C5DC2"/>
    <w:rsid w:val="008D3C30"/>
    <w:rsid w:val="00920912"/>
    <w:rsid w:val="00931C13"/>
    <w:rsid w:val="00954F90"/>
    <w:rsid w:val="0096042B"/>
    <w:rsid w:val="00964397"/>
    <w:rsid w:val="009717E2"/>
    <w:rsid w:val="009C252C"/>
    <w:rsid w:val="009D096C"/>
    <w:rsid w:val="009D42B7"/>
    <w:rsid w:val="009E3B6F"/>
    <w:rsid w:val="009F35F6"/>
    <w:rsid w:val="009F6EEF"/>
    <w:rsid w:val="00A11742"/>
    <w:rsid w:val="00A13565"/>
    <w:rsid w:val="00A16E13"/>
    <w:rsid w:val="00A41821"/>
    <w:rsid w:val="00A5310B"/>
    <w:rsid w:val="00A70651"/>
    <w:rsid w:val="00A94F7A"/>
    <w:rsid w:val="00A96BCD"/>
    <w:rsid w:val="00A976A3"/>
    <w:rsid w:val="00AA369B"/>
    <w:rsid w:val="00AA7064"/>
    <w:rsid w:val="00AA7D35"/>
    <w:rsid w:val="00AC187A"/>
    <w:rsid w:val="00AC38ED"/>
    <w:rsid w:val="00AC587C"/>
    <w:rsid w:val="00AD28C4"/>
    <w:rsid w:val="00AF06DB"/>
    <w:rsid w:val="00AF51D1"/>
    <w:rsid w:val="00B0266A"/>
    <w:rsid w:val="00B063C8"/>
    <w:rsid w:val="00B166BE"/>
    <w:rsid w:val="00B20E5C"/>
    <w:rsid w:val="00B358C7"/>
    <w:rsid w:val="00B41503"/>
    <w:rsid w:val="00B4317D"/>
    <w:rsid w:val="00B6000F"/>
    <w:rsid w:val="00B62EA1"/>
    <w:rsid w:val="00B70812"/>
    <w:rsid w:val="00B70F12"/>
    <w:rsid w:val="00B7717D"/>
    <w:rsid w:val="00B8125E"/>
    <w:rsid w:val="00B84ED9"/>
    <w:rsid w:val="00B8771F"/>
    <w:rsid w:val="00B9152A"/>
    <w:rsid w:val="00B96874"/>
    <w:rsid w:val="00BA142A"/>
    <w:rsid w:val="00BA754E"/>
    <w:rsid w:val="00BB7AC9"/>
    <w:rsid w:val="00BC44CA"/>
    <w:rsid w:val="00BD17FB"/>
    <w:rsid w:val="00BE4A01"/>
    <w:rsid w:val="00BE56C4"/>
    <w:rsid w:val="00BF047F"/>
    <w:rsid w:val="00BF2D14"/>
    <w:rsid w:val="00C03F82"/>
    <w:rsid w:val="00C16CE7"/>
    <w:rsid w:val="00C22161"/>
    <w:rsid w:val="00C45584"/>
    <w:rsid w:val="00C47C94"/>
    <w:rsid w:val="00C611B1"/>
    <w:rsid w:val="00C678F1"/>
    <w:rsid w:val="00C801B6"/>
    <w:rsid w:val="00C94C26"/>
    <w:rsid w:val="00CB370E"/>
    <w:rsid w:val="00CB7758"/>
    <w:rsid w:val="00CD01CD"/>
    <w:rsid w:val="00CD1907"/>
    <w:rsid w:val="00CD2D19"/>
    <w:rsid w:val="00CE3197"/>
    <w:rsid w:val="00D02148"/>
    <w:rsid w:val="00D2406D"/>
    <w:rsid w:val="00D3108D"/>
    <w:rsid w:val="00D31148"/>
    <w:rsid w:val="00D678E1"/>
    <w:rsid w:val="00D7264D"/>
    <w:rsid w:val="00D843A3"/>
    <w:rsid w:val="00D85E46"/>
    <w:rsid w:val="00D931B6"/>
    <w:rsid w:val="00DA5E0F"/>
    <w:rsid w:val="00DC169E"/>
    <w:rsid w:val="00DC78DF"/>
    <w:rsid w:val="00DD617D"/>
    <w:rsid w:val="00E05AD8"/>
    <w:rsid w:val="00E61C93"/>
    <w:rsid w:val="00E62697"/>
    <w:rsid w:val="00E65A71"/>
    <w:rsid w:val="00E70013"/>
    <w:rsid w:val="00E733AA"/>
    <w:rsid w:val="00E75FBB"/>
    <w:rsid w:val="00E919F1"/>
    <w:rsid w:val="00E92ADC"/>
    <w:rsid w:val="00E97739"/>
    <w:rsid w:val="00EA5BAF"/>
    <w:rsid w:val="00EB53AE"/>
    <w:rsid w:val="00ED45C2"/>
    <w:rsid w:val="00ED4B16"/>
    <w:rsid w:val="00ED7459"/>
    <w:rsid w:val="00EE4D10"/>
    <w:rsid w:val="00F0120A"/>
    <w:rsid w:val="00F07F97"/>
    <w:rsid w:val="00F10ED3"/>
    <w:rsid w:val="00F13F2C"/>
    <w:rsid w:val="00F27199"/>
    <w:rsid w:val="00F37C80"/>
    <w:rsid w:val="00F40349"/>
    <w:rsid w:val="00F518C9"/>
    <w:rsid w:val="00F70C11"/>
    <w:rsid w:val="00F75AD4"/>
    <w:rsid w:val="00F92E48"/>
    <w:rsid w:val="00FA4180"/>
    <w:rsid w:val="00FA6A37"/>
    <w:rsid w:val="00FB1BB5"/>
    <w:rsid w:val="00FB3DD9"/>
    <w:rsid w:val="00FB6B57"/>
    <w:rsid w:val="00FB796C"/>
    <w:rsid w:val="00FD799D"/>
    <w:rsid w:val="00FE2E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3E5C47"/>
  <w15:chartTrackingRefBased/>
  <w15:docId w15:val="{75C37A4A-5DDA-48C9-84FF-1D694F188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743956"/>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743956"/>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43956"/>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43956"/>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743956"/>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743956"/>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743956"/>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43956"/>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743956"/>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43956"/>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743956"/>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43956"/>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43956"/>
    <w:rPr>
      <w:rFonts w:cstheme="majorBidi"/>
      <w:color w:val="0F4761" w:themeColor="accent1" w:themeShade="BF"/>
      <w:sz w:val="28"/>
      <w:szCs w:val="28"/>
    </w:rPr>
  </w:style>
  <w:style w:type="character" w:customStyle="1" w:styleId="50">
    <w:name w:val="标题 5 字符"/>
    <w:basedOn w:val="a0"/>
    <w:link w:val="5"/>
    <w:uiPriority w:val="9"/>
    <w:semiHidden/>
    <w:rsid w:val="00743956"/>
    <w:rPr>
      <w:rFonts w:cstheme="majorBidi"/>
      <w:color w:val="0F4761" w:themeColor="accent1" w:themeShade="BF"/>
      <w:sz w:val="24"/>
    </w:rPr>
  </w:style>
  <w:style w:type="character" w:customStyle="1" w:styleId="60">
    <w:name w:val="标题 6 字符"/>
    <w:basedOn w:val="a0"/>
    <w:link w:val="6"/>
    <w:uiPriority w:val="9"/>
    <w:semiHidden/>
    <w:rsid w:val="00743956"/>
    <w:rPr>
      <w:rFonts w:cstheme="majorBidi"/>
      <w:b/>
      <w:bCs/>
      <w:color w:val="0F4761" w:themeColor="accent1" w:themeShade="BF"/>
    </w:rPr>
  </w:style>
  <w:style w:type="character" w:customStyle="1" w:styleId="70">
    <w:name w:val="标题 7 字符"/>
    <w:basedOn w:val="a0"/>
    <w:link w:val="7"/>
    <w:uiPriority w:val="9"/>
    <w:semiHidden/>
    <w:rsid w:val="00743956"/>
    <w:rPr>
      <w:rFonts w:cstheme="majorBidi"/>
      <w:b/>
      <w:bCs/>
      <w:color w:val="595959" w:themeColor="text1" w:themeTint="A6"/>
    </w:rPr>
  </w:style>
  <w:style w:type="character" w:customStyle="1" w:styleId="80">
    <w:name w:val="标题 8 字符"/>
    <w:basedOn w:val="a0"/>
    <w:link w:val="8"/>
    <w:uiPriority w:val="9"/>
    <w:semiHidden/>
    <w:rsid w:val="00743956"/>
    <w:rPr>
      <w:rFonts w:cstheme="majorBidi"/>
      <w:color w:val="595959" w:themeColor="text1" w:themeTint="A6"/>
    </w:rPr>
  </w:style>
  <w:style w:type="character" w:customStyle="1" w:styleId="90">
    <w:name w:val="标题 9 字符"/>
    <w:basedOn w:val="a0"/>
    <w:link w:val="9"/>
    <w:uiPriority w:val="9"/>
    <w:semiHidden/>
    <w:rsid w:val="00743956"/>
    <w:rPr>
      <w:rFonts w:eastAsiaTheme="majorEastAsia" w:cstheme="majorBidi"/>
      <w:color w:val="595959" w:themeColor="text1" w:themeTint="A6"/>
    </w:rPr>
  </w:style>
  <w:style w:type="paragraph" w:styleId="a3">
    <w:name w:val="Title"/>
    <w:basedOn w:val="a"/>
    <w:next w:val="a"/>
    <w:link w:val="a4"/>
    <w:uiPriority w:val="10"/>
    <w:qFormat/>
    <w:rsid w:val="00743956"/>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43956"/>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43956"/>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43956"/>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43956"/>
    <w:pPr>
      <w:spacing w:before="160"/>
      <w:jc w:val="center"/>
    </w:pPr>
    <w:rPr>
      <w:i/>
      <w:iCs/>
      <w:color w:val="404040" w:themeColor="text1" w:themeTint="BF"/>
    </w:rPr>
  </w:style>
  <w:style w:type="character" w:customStyle="1" w:styleId="a8">
    <w:name w:val="引用 字符"/>
    <w:basedOn w:val="a0"/>
    <w:link w:val="a7"/>
    <w:uiPriority w:val="29"/>
    <w:rsid w:val="00743956"/>
    <w:rPr>
      <w:i/>
      <w:iCs/>
      <w:color w:val="404040" w:themeColor="text1" w:themeTint="BF"/>
    </w:rPr>
  </w:style>
  <w:style w:type="paragraph" w:styleId="a9">
    <w:name w:val="List Paragraph"/>
    <w:basedOn w:val="a"/>
    <w:uiPriority w:val="34"/>
    <w:qFormat/>
    <w:rsid w:val="00743956"/>
    <w:pPr>
      <w:ind w:left="720"/>
      <w:contextualSpacing/>
    </w:pPr>
  </w:style>
  <w:style w:type="character" w:styleId="aa">
    <w:name w:val="Intense Emphasis"/>
    <w:basedOn w:val="a0"/>
    <w:uiPriority w:val="21"/>
    <w:qFormat/>
    <w:rsid w:val="00743956"/>
    <w:rPr>
      <w:i/>
      <w:iCs/>
      <w:color w:val="0F4761" w:themeColor="accent1" w:themeShade="BF"/>
    </w:rPr>
  </w:style>
  <w:style w:type="paragraph" w:styleId="ab">
    <w:name w:val="Intense Quote"/>
    <w:basedOn w:val="a"/>
    <w:next w:val="a"/>
    <w:link w:val="ac"/>
    <w:uiPriority w:val="30"/>
    <w:qFormat/>
    <w:rsid w:val="0074395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743956"/>
    <w:rPr>
      <w:i/>
      <w:iCs/>
      <w:color w:val="0F4761" w:themeColor="accent1" w:themeShade="BF"/>
    </w:rPr>
  </w:style>
  <w:style w:type="character" w:styleId="ad">
    <w:name w:val="Intense Reference"/>
    <w:basedOn w:val="a0"/>
    <w:uiPriority w:val="32"/>
    <w:qFormat/>
    <w:rsid w:val="00743956"/>
    <w:rPr>
      <w:b/>
      <w:bCs/>
      <w:smallCaps/>
      <w:color w:val="0F4761" w:themeColor="accent1" w:themeShade="BF"/>
      <w:spacing w:val="5"/>
    </w:rPr>
  </w:style>
  <w:style w:type="paragraph" w:styleId="ae">
    <w:name w:val="header"/>
    <w:basedOn w:val="a"/>
    <w:link w:val="af"/>
    <w:uiPriority w:val="99"/>
    <w:unhideWhenUsed/>
    <w:rsid w:val="006412FE"/>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6412FE"/>
    <w:rPr>
      <w:sz w:val="18"/>
      <w:szCs w:val="18"/>
    </w:rPr>
  </w:style>
  <w:style w:type="paragraph" w:styleId="af0">
    <w:name w:val="footer"/>
    <w:basedOn w:val="a"/>
    <w:link w:val="af1"/>
    <w:uiPriority w:val="99"/>
    <w:unhideWhenUsed/>
    <w:rsid w:val="006412FE"/>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6412FE"/>
    <w:rPr>
      <w:sz w:val="18"/>
      <w:szCs w:val="18"/>
    </w:rPr>
  </w:style>
  <w:style w:type="paragraph" w:styleId="af2">
    <w:name w:val="Normal (Web)"/>
    <w:basedOn w:val="a"/>
    <w:qFormat/>
    <w:rsid w:val="000C321A"/>
    <w:pPr>
      <w:spacing w:beforeAutospacing="1" w:after="0" w:afterAutospacing="1" w:line="240" w:lineRule="auto"/>
    </w:pPr>
    <w:rPr>
      <w:rFonts w:cs="Times New Roman"/>
      <w:kern w:val="0"/>
      <w:sz w:val="24"/>
      <w14:ligatures w14:val="none"/>
    </w:rPr>
  </w:style>
  <w:style w:type="paragraph" w:styleId="af3">
    <w:name w:val="footnote text"/>
    <w:basedOn w:val="a"/>
    <w:link w:val="af4"/>
    <w:uiPriority w:val="99"/>
    <w:semiHidden/>
    <w:unhideWhenUsed/>
    <w:rsid w:val="000244AB"/>
    <w:pPr>
      <w:snapToGrid w:val="0"/>
    </w:pPr>
    <w:rPr>
      <w:sz w:val="18"/>
      <w:szCs w:val="18"/>
    </w:rPr>
  </w:style>
  <w:style w:type="character" w:customStyle="1" w:styleId="af4">
    <w:name w:val="脚注文本 字符"/>
    <w:basedOn w:val="a0"/>
    <w:link w:val="af3"/>
    <w:uiPriority w:val="99"/>
    <w:semiHidden/>
    <w:rsid w:val="000244AB"/>
    <w:rPr>
      <w:sz w:val="18"/>
      <w:szCs w:val="18"/>
    </w:rPr>
  </w:style>
  <w:style w:type="character" w:styleId="af5">
    <w:name w:val="footnote reference"/>
    <w:basedOn w:val="a0"/>
    <w:uiPriority w:val="99"/>
    <w:semiHidden/>
    <w:unhideWhenUsed/>
    <w:rsid w:val="000244AB"/>
    <w:rPr>
      <w:vertAlign w:val="superscript"/>
    </w:rPr>
  </w:style>
  <w:style w:type="paragraph" w:styleId="af6">
    <w:name w:val="Bibliography"/>
    <w:basedOn w:val="a"/>
    <w:next w:val="a"/>
    <w:uiPriority w:val="37"/>
    <w:unhideWhenUsed/>
    <w:rsid w:val="000244A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00405454">
      <w:bodyDiv w:val="1"/>
      <w:marLeft w:val="0"/>
      <w:marRight w:val="0"/>
      <w:marTop w:val="0"/>
      <w:marBottom w:val="0"/>
      <w:divBdr>
        <w:top w:val="none" w:sz="0" w:space="0" w:color="auto"/>
        <w:left w:val="none" w:sz="0" w:space="0" w:color="auto"/>
        <w:bottom w:val="none" w:sz="0" w:space="0" w:color="auto"/>
        <w:right w:val="none" w:sz="0" w:space="0" w:color="auto"/>
      </w:divBdr>
      <w:divsChild>
        <w:div w:id="1433743953">
          <w:marLeft w:val="0"/>
          <w:marRight w:val="0"/>
          <w:marTop w:val="0"/>
          <w:marBottom w:val="0"/>
          <w:divBdr>
            <w:top w:val="single" w:sz="2" w:space="0" w:color="E3E3E3"/>
            <w:left w:val="single" w:sz="2" w:space="0" w:color="E3E3E3"/>
            <w:bottom w:val="single" w:sz="2" w:space="0" w:color="E3E3E3"/>
            <w:right w:val="single" w:sz="2" w:space="0" w:color="E3E3E3"/>
          </w:divBdr>
          <w:divsChild>
            <w:div w:id="1590309814">
              <w:marLeft w:val="0"/>
              <w:marRight w:val="0"/>
              <w:marTop w:val="0"/>
              <w:marBottom w:val="0"/>
              <w:divBdr>
                <w:top w:val="single" w:sz="2" w:space="0" w:color="E3E3E3"/>
                <w:left w:val="single" w:sz="2" w:space="0" w:color="E3E3E3"/>
                <w:bottom w:val="single" w:sz="2" w:space="0" w:color="E3E3E3"/>
                <w:right w:val="single" w:sz="2" w:space="0" w:color="E3E3E3"/>
              </w:divBdr>
              <w:divsChild>
                <w:div w:id="1355688131">
                  <w:marLeft w:val="0"/>
                  <w:marRight w:val="0"/>
                  <w:marTop w:val="0"/>
                  <w:marBottom w:val="0"/>
                  <w:divBdr>
                    <w:top w:val="single" w:sz="2" w:space="0" w:color="E3E3E3"/>
                    <w:left w:val="single" w:sz="2" w:space="0" w:color="E3E3E3"/>
                    <w:bottom w:val="single" w:sz="2" w:space="0" w:color="E3E3E3"/>
                    <w:right w:val="single" w:sz="2" w:space="0" w:color="E3E3E3"/>
                  </w:divBdr>
                  <w:divsChild>
                    <w:div w:id="2145845934">
                      <w:marLeft w:val="0"/>
                      <w:marRight w:val="0"/>
                      <w:marTop w:val="0"/>
                      <w:marBottom w:val="0"/>
                      <w:divBdr>
                        <w:top w:val="single" w:sz="2" w:space="0" w:color="E3E3E3"/>
                        <w:left w:val="single" w:sz="2" w:space="0" w:color="E3E3E3"/>
                        <w:bottom w:val="single" w:sz="2" w:space="0" w:color="E3E3E3"/>
                        <w:right w:val="single" w:sz="2" w:space="0" w:color="E3E3E3"/>
                      </w:divBdr>
                      <w:divsChild>
                        <w:div w:id="28144164">
                          <w:marLeft w:val="0"/>
                          <w:marRight w:val="0"/>
                          <w:marTop w:val="0"/>
                          <w:marBottom w:val="0"/>
                          <w:divBdr>
                            <w:top w:val="single" w:sz="2" w:space="0" w:color="E3E3E3"/>
                            <w:left w:val="single" w:sz="2" w:space="0" w:color="E3E3E3"/>
                            <w:bottom w:val="single" w:sz="2" w:space="0" w:color="E3E3E3"/>
                            <w:right w:val="single" w:sz="2" w:space="0" w:color="E3E3E3"/>
                          </w:divBdr>
                          <w:divsChild>
                            <w:div w:id="1157571993">
                              <w:marLeft w:val="0"/>
                              <w:marRight w:val="0"/>
                              <w:marTop w:val="0"/>
                              <w:marBottom w:val="0"/>
                              <w:divBdr>
                                <w:top w:val="single" w:sz="2" w:space="0" w:color="E3E3E3"/>
                                <w:left w:val="single" w:sz="2" w:space="0" w:color="E3E3E3"/>
                                <w:bottom w:val="single" w:sz="2" w:space="0" w:color="E3E3E3"/>
                                <w:right w:val="single" w:sz="2" w:space="0" w:color="E3E3E3"/>
                              </w:divBdr>
                              <w:divsChild>
                                <w:div w:id="1567645307">
                                  <w:marLeft w:val="0"/>
                                  <w:marRight w:val="0"/>
                                  <w:marTop w:val="100"/>
                                  <w:marBottom w:val="100"/>
                                  <w:divBdr>
                                    <w:top w:val="single" w:sz="2" w:space="0" w:color="E3E3E3"/>
                                    <w:left w:val="single" w:sz="2" w:space="0" w:color="E3E3E3"/>
                                    <w:bottom w:val="single" w:sz="2" w:space="0" w:color="E3E3E3"/>
                                    <w:right w:val="single" w:sz="2" w:space="0" w:color="E3E3E3"/>
                                  </w:divBdr>
                                  <w:divsChild>
                                    <w:div w:id="51197031">
                                      <w:marLeft w:val="0"/>
                                      <w:marRight w:val="0"/>
                                      <w:marTop w:val="0"/>
                                      <w:marBottom w:val="0"/>
                                      <w:divBdr>
                                        <w:top w:val="single" w:sz="2" w:space="0" w:color="E3E3E3"/>
                                        <w:left w:val="single" w:sz="2" w:space="0" w:color="E3E3E3"/>
                                        <w:bottom w:val="single" w:sz="2" w:space="0" w:color="E3E3E3"/>
                                        <w:right w:val="single" w:sz="2" w:space="0" w:color="E3E3E3"/>
                                      </w:divBdr>
                                      <w:divsChild>
                                        <w:div w:id="1769495775">
                                          <w:marLeft w:val="0"/>
                                          <w:marRight w:val="0"/>
                                          <w:marTop w:val="0"/>
                                          <w:marBottom w:val="0"/>
                                          <w:divBdr>
                                            <w:top w:val="single" w:sz="2" w:space="0" w:color="E3E3E3"/>
                                            <w:left w:val="single" w:sz="2" w:space="0" w:color="E3E3E3"/>
                                            <w:bottom w:val="single" w:sz="2" w:space="0" w:color="E3E3E3"/>
                                            <w:right w:val="single" w:sz="2" w:space="0" w:color="E3E3E3"/>
                                          </w:divBdr>
                                          <w:divsChild>
                                            <w:div w:id="1267349180">
                                              <w:marLeft w:val="0"/>
                                              <w:marRight w:val="0"/>
                                              <w:marTop w:val="0"/>
                                              <w:marBottom w:val="0"/>
                                              <w:divBdr>
                                                <w:top w:val="single" w:sz="2" w:space="0" w:color="E3E3E3"/>
                                                <w:left w:val="single" w:sz="2" w:space="0" w:color="E3E3E3"/>
                                                <w:bottom w:val="single" w:sz="2" w:space="0" w:color="E3E3E3"/>
                                                <w:right w:val="single" w:sz="2" w:space="0" w:color="E3E3E3"/>
                                              </w:divBdr>
                                              <w:divsChild>
                                                <w:div w:id="1637877582">
                                                  <w:marLeft w:val="0"/>
                                                  <w:marRight w:val="0"/>
                                                  <w:marTop w:val="0"/>
                                                  <w:marBottom w:val="0"/>
                                                  <w:divBdr>
                                                    <w:top w:val="single" w:sz="2" w:space="0" w:color="E3E3E3"/>
                                                    <w:left w:val="single" w:sz="2" w:space="0" w:color="E3E3E3"/>
                                                    <w:bottom w:val="single" w:sz="2" w:space="0" w:color="E3E3E3"/>
                                                    <w:right w:val="single" w:sz="2" w:space="0" w:color="E3E3E3"/>
                                                  </w:divBdr>
                                                  <w:divsChild>
                                                    <w:div w:id="1451361246">
                                                      <w:marLeft w:val="0"/>
                                                      <w:marRight w:val="0"/>
                                                      <w:marTop w:val="0"/>
                                                      <w:marBottom w:val="0"/>
                                                      <w:divBdr>
                                                        <w:top w:val="single" w:sz="2" w:space="0" w:color="E3E3E3"/>
                                                        <w:left w:val="single" w:sz="2" w:space="0" w:color="E3E3E3"/>
                                                        <w:bottom w:val="single" w:sz="2" w:space="0" w:color="E3E3E3"/>
                                                        <w:right w:val="single" w:sz="2" w:space="0" w:color="E3E3E3"/>
                                                      </w:divBdr>
                                                      <w:divsChild>
                                                        <w:div w:id="19143190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3552889">
          <w:marLeft w:val="0"/>
          <w:marRight w:val="0"/>
          <w:marTop w:val="0"/>
          <w:marBottom w:val="0"/>
          <w:divBdr>
            <w:top w:val="none" w:sz="0" w:space="0" w:color="auto"/>
            <w:left w:val="none" w:sz="0" w:space="0" w:color="auto"/>
            <w:bottom w:val="none" w:sz="0" w:space="0" w:color="auto"/>
            <w:right w:val="none" w:sz="0" w:space="0" w:color="auto"/>
          </w:divBdr>
        </w:div>
      </w:divsChild>
    </w:div>
    <w:div w:id="1609267839">
      <w:bodyDiv w:val="1"/>
      <w:marLeft w:val="0"/>
      <w:marRight w:val="0"/>
      <w:marTop w:val="0"/>
      <w:marBottom w:val="0"/>
      <w:divBdr>
        <w:top w:val="none" w:sz="0" w:space="0" w:color="auto"/>
        <w:left w:val="none" w:sz="0" w:space="0" w:color="auto"/>
        <w:bottom w:val="none" w:sz="0" w:space="0" w:color="auto"/>
        <w:right w:val="none" w:sz="0" w:space="0" w:color="auto"/>
      </w:divBdr>
    </w:div>
    <w:div w:id="1641182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8B345-7066-455F-9609-75366AD52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3</TotalTime>
  <Pages>18</Pages>
  <Words>20271</Words>
  <Characters>129130</Characters>
  <Application>Microsoft Office Word</Application>
  <DocSecurity>0</DocSecurity>
  <Lines>1986</Lines>
  <Paragraphs>622</Paragraphs>
  <ScaleCrop>false</ScaleCrop>
  <Company/>
  <LinksUpToDate>false</LinksUpToDate>
  <CharactersWithSpaces>14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X Zhang</dc:creator>
  <cp:keywords/>
  <dc:description/>
  <cp:lastModifiedBy>YX Zhang</cp:lastModifiedBy>
  <cp:revision>223</cp:revision>
  <dcterms:created xsi:type="dcterms:W3CDTF">2024-04-01T15:43:00Z</dcterms:created>
  <dcterms:modified xsi:type="dcterms:W3CDTF">2024-04-07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df73f33df06a43973719ee5a21d6d3b88577e335d0f5b085fb57fb199a50199</vt:lpwstr>
  </property>
  <property fmtid="{D5CDD505-2E9C-101B-9397-08002B2CF9AE}" pid="3" name="ZOTERO_PREF_1">
    <vt:lpwstr>&lt;data data-version="3" zotero-version="6.0.36"&gt;&lt;session id="HEJAxKLx"/&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